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6457" w:rsidRPr="005D54F0" w:rsidRDefault="00DD4413">
      <w:pPr>
        <w:rPr>
          <w:rFonts w:ascii="Arial" w:hAnsi="Arial" w:cs="Arial"/>
          <w:b/>
          <w:color w:val="1F2328"/>
        </w:rPr>
      </w:pPr>
      <w:r w:rsidRPr="005D54F0">
        <w:rPr>
          <w:rFonts w:ascii="Arial" w:hAnsi="Arial" w:cs="Arial"/>
          <w:b/>
          <w:color w:val="1F2328"/>
        </w:rPr>
        <w:t>What is software engineering, and how does it differ from traditional programming? Software Development Life Cycle (SDLC):</w:t>
      </w:r>
      <w:bookmarkStart w:id="0" w:name="_GoBack"/>
      <w:bookmarkEnd w:id="0"/>
    </w:p>
    <w:p w:rsidR="00DD4413" w:rsidRDefault="00DD4413" w:rsidP="005A7DB1">
      <w:pPr>
        <w:ind w:left="720"/>
        <w:rPr>
          <w:rFonts w:ascii="Arial" w:hAnsi="Arial" w:cs="Arial"/>
          <w:color w:val="1F2328"/>
        </w:rPr>
      </w:pPr>
      <w:r>
        <w:rPr>
          <w:rFonts w:ascii="Arial" w:hAnsi="Arial" w:cs="Arial"/>
          <w:color w:val="1F2328"/>
        </w:rPr>
        <w:t xml:space="preserve">Software Engineering - </w:t>
      </w:r>
      <w:r w:rsidRPr="00DD4413">
        <w:rPr>
          <w:rFonts w:ascii="Arial" w:hAnsi="Arial" w:cs="Arial"/>
          <w:color w:val="1F2328"/>
        </w:rPr>
        <w:t>A set of concepts, methods, techniques, tools, systems, etc., designated for ensuring high quality and productivity of engineering activities on creation and operation (i.e., use) of software. (In other words, everything of what persons involved in such activities reasonably should know, should have a skill to do, and should have in disposition, in order to perform the work in a professional way.)</w:t>
      </w:r>
      <w:r>
        <w:rPr>
          <w:rFonts w:ascii="Arial" w:hAnsi="Arial" w:cs="Arial"/>
          <w:color w:val="1F2328"/>
        </w:rPr>
        <w:fldChar w:fldCharType="begin"/>
      </w:r>
      <w:r>
        <w:rPr>
          <w:rFonts w:ascii="Arial" w:hAnsi="Arial" w:cs="Arial"/>
          <w:color w:val="1F2328"/>
        </w:rPr>
        <w:instrText xml:space="preserve"> ADDIN ZOTERO_ITEM CSL_CITATION {"citationID":"KSDDFRcA","properties":{"formattedCitation":"(Dzerzhinskiy &amp; Raykov, n.d.)","plainCitation":"(Dzerzhinskiy &amp; Raykov, n.d.)","noteIndex":0},"citationItems":[{"id":4,"uris":["http://zotero.org/users/local/d1ZbIEaC/items/N5KHHSWQ"],"itemData":{"id":4,"type":"article-journal","abstract":"A later translation (2015) of the article in Russian published in 1990. The article proposes an approach to defining a set of basic notions for subject area of software engineering discipline. The set of notions is intended to serve as a basis for detection and correction of some widespread conceptual mistakes in the efforts aimed at improving the quality and work productivity in creation and operation of software.","language":"en","source":"Zotero","title":"What Is Software Engineering?","author":[{"family":"Dzerzhinskiy","given":"Fedor"},{"family":"Raykov","given":"Leonid D"}]}}],"schema":"https://github.com/citation-style-language/schema/raw/master/csl-citation.json"} </w:instrText>
      </w:r>
      <w:r>
        <w:rPr>
          <w:rFonts w:ascii="Arial" w:hAnsi="Arial" w:cs="Arial"/>
          <w:color w:val="1F2328"/>
        </w:rPr>
        <w:fldChar w:fldCharType="separate"/>
      </w:r>
      <w:r w:rsidRPr="00DD4413">
        <w:rPr>
          <w:rFonts w:ascii="Arial" w:hAnsi="Arial" w:cs="Arial"/>
        </w:rPr>
        <w:t>(Dzerzhinskiy &amp; Raykov, n.d.)</w:t>
      </w:r>
      <w:r>
        <w:rPr>
          <w:rFonts w:ascii="Arial" w:hAnsi="Arial" w:cs="Arial"/>
          <w:color w:val="1F2328"/>
        </w:rPr>
        <w:fldChar w:fldCharType="end"/>
      </w:r>
      <w:r w:rsidR="00177FD1">
        <w:rPr>
          <w:rFonts w:ascii="Arial" w:hAnsi="Arial" w:cs="Arial"/>
          <w:color w:val="1F2328"/>
        </w:rPr>
        <w:t>.</w:t>
      </w:r>
    </w:p>
    <w:p w:rsidR="00177FD1" w:rsidRDefault="00177FD1" w:rsidP="005A7DB1">
      <w:pPr>
        <w:ind w:left="720"/>
        <w:rPr>
          <w:rFonts w:ascii="Arial" w:hAnsi="Arial" w:cs="Arial"/>
          <w:color w:val="1F2328"/>
        </w:rPr>
      </w:pPr>
      <w:r>
        <w:rPr>
          <w:rFonts w:ascii="Arial" w:hAnsi="Arial" w:cs="Arial"/>
          <w:color w:val="1F2328"/>
        </w:rPr>
        <w:t>It is a</w:t>
      </w:r>
      <w:r w:rsidRPr="00177FD1">
        <w:rPr>
          <w:rFonts w:ascii="Arial" w:hAnsi="Arial" w:cs="Arial"/>
          <w:color w:val="1F2328"/>
        </w:rPr>
        <w:t xml:space="preserve"> systematic</w:t>
      </w:r>
      <w:r w:rsidR="009D0A7E">
        <w:rPr>
          <w:rFonts w:ascii="Arial" w:hAnsi="Arial" w:cs="Arial"/>
          <w:color w:val="1F2328"/>
        </w:rPr>
        <w:t xml:space="preserve"> collection of good program dev</w:t>
      </w:r>
      <w:r w:rsidRPr="00177FD1">
        <w:rPr>
          <w:rFonts w:ascii="Arial" w:hAnsi="Arial" w:cs="Arial"/>
          <w:color w:val="1F2328"/>
        </w:rPr>
        <w:t>elopm</w:t>
      </w:r>
      <w:r w:rsidR="009D0A7E">
        <w:rPr>
          <w:rFonts w:ascii="Arial" w:hAnsi="Arial" w:cs="Arial"/>
          <w:color w:val="1F2328"/>
        </w:rPr>
        <w:t xml:space="preserve">ent practices and techniques” </w:t>
      </w:r>
      <w:r w:rsidR="009D0A7E">
        <w:rPr>
          <w:rFonts w:ascii="Arial" w:hAnsi="Arial" w:cs="Arial"/>
          <w:color w:val="1F2328"/>
        </w:rPr>
        <w:fldChar w:fldCharType="begin"/>
      </w:r>
      <w:r w:rsidR="009D0A7E">
        <w:rPr>
          <w:rFonts w:ascii="Arial" w:hAnsi="Arial" w:cs="Arial"/>
          <w:color w:val="1F2328"/>
        </w:rPr>
        <w:instrText xml:space="preserve"> ADDIN ZOTERO_ITEM CSL_CITATION {"citationID":"eWQIDr56","properties":{"formattedCitation":"(Mall, 2015)","plainCitation":"(Mall, 2015)","noteIndex":0},"citationItems":[{"id":10,"uris":["http://zotero.org/users/local/d1ZbIEaC/items/E39DJ8RP"],"itemData":{"id":10,"type":"book","abstract":"\"Advancements and rapid developments have led to many ramifications in the ever-changing world of software engineering. This book, in its Fourth Edition, is restructured and extensively revised to trace the advancements made and landmarks achieved in the field. This book not only incorporates latest and enhanced software engineering techniques and practices but also shows how these techniques are applied into the practical software assignments. The chapters are incorporated with illustrative examples to add an analytical insight on the subject. The book is logically organised to cover expanded and revised treatment of all software process activities\"--Page 4 of cover","edition":"Fourth edition, eastern economy edition","event-place":"Delhi [India]","ISBN":"978-81-203-4898-1","language":"en","note":"OCLC: 914166491","publisher":"PHI Learning Private Limited","publisher-place":"Delhi [India]","source":"Open WorldCat","title":"Fundamentals of software engineering","author":[{"family":"Mall","given":"Rajib"}],"issued":{"date-parts":[["2015"]]}}}],"schema":"https://github.com/citation-style-language/schema/raw/master/csl-citation.json"} </w:instrText>
      </w:r>
      <w:r w:rsidR="009D0A7E">
        <w:rPr>
          <w:rFonts w:ascii="Arial" w:hAnsi="Arial" w:cs="Arial"/>
          <w:color w:val="1F2328"/>
        </w:rPr>
        <w:fldChar w:fldCharType="separate"/>
      </w:r>
      <w:r w:rsidR="009D0A7E" w:rsidRPr="009D0A7E">
        <w:rPr>
          <w:rFonts w:ascii="Arial" w:hAnsi="Arial" w:cs="Arial"/>
        </w:rPr>
        <w:t>(Mall, 2015)</w:t>
      </w:r>
      <w:r w:rsidR="009D0A7E">
        <w:rPr>
          <w:rFonts w:ascii="Arial" w:hAnsi="Arial" w:cs="Arial"/>
          <w:color w:val="1F2328"/>
        </w:rPr>
        <w:fldChar w:fldCharType="end"/>
      </w:r>
    </w:p>
    <w:p w:rsidR="009D0A7E" w:rsidRDefault="009D0A7E" w:rsidP="005A7DB1">
      <w:pPr>
        <w:ind w:left="720"/>
        <w:rPr>
          <w:rFonts w:ascii="Arial" w:hAnsi="Arial" w:cs="Arial"/>
          <w:color w:val="1F2328"/>
        </w:rPr>
      </w:pPr>
      <w:r w:rsidRPr="009D0A7E">
        <w:rPr>
          <w:rFonts w:ascii="Arial" w:hAnsi="Arial" w:cs="Arial"/>
          <w:color w:val="1F2328"/>
        </w:rPr>
        <w:t xml:space="preserve">Software engineering is a comprehensive, methodical approach that </w:t>
      </w:r>
      <w:proofErr w:type="spellStart"/>
      <w:r w:rsidRPr="009D0A7E">
        <w:rPr>
          <w:rFonts w:ascii="Arial" w:hAnsi="Arial" w:cs="Arial"/>
          <w:color w:val="1F2328"/>
        </w:rPr>
        <w:t>emphasises</w:t>
      </w:r>
      <w:proofErr w:type="spellEnd"/>
      <w:r w:rsidRPr="009D0A7E">
        <w:rPr>
          <w:rFonts w:ascii="Arial" w:hAnsi="Arial" w:cs="Arial"/>
          <w:color w:val="1F2328"/>
        </w:rPr>
        <w:t xml:space="preserve"> quality, cooperation, and formal processes throughout the entire software lifecycle. It covers the full software development and maintenance process. Contrarily, traditional programming focuses primarily on the act of developing code, frequently using a more casual and </w:t>
      </w:r>
      <w:proofErr w:type="spellStart"/>
      <w:r w:rsidRPr="009D0A7E">
        <w:rPr>
          <w:rFonts w:ascii="Arial" w:hAnsi="Arial" w:cs="Arial"/>
          <w:color w:val="1F2328"/>
        </w:rPr>
        <w:t>individualised</w:t>
      </w:r>
      <w:proofErr w:type="spellEnd"/>
      <w:r w:rsidRPr="009D0A7E">
        <w:rPr>
          <w:rFonts w:ascii="Arial" w:hAnsi="Arial" w:cs="Arial"/>
          <w:color w:val="1F2328"/>
        </w:rPr>
        <w:t xml:space="preserve"> approach. Comprehending these distinctions is critical for proficiently overseeing and completing software projects, particularly when they expand in intricacy and magnitude.</w:t>
      </w:r>
    </w:p>
    <w:p w:rsidR="00270F74" w:rsidRDefault="00270F74">
      <w:pPr>
        <w:rPr>
          <w:rFonts w:ascii="Arial" w:hAnsi="Arial" w:cs="Arial"/>
          <w:color w:val="1F2328"/>
        </w:rPr>
      </w:pPr>
    </w:p>
    <w:p w:rsidR="00270F74" w:rsidRPr="005D54F0" w:rsidRDefault="00270F74">
      <w:pPr>
        <w:rPr>
          <w:rFonts w:ascii="Arial" w:hAnsi="Arial" w:cs="Arial"/>
          <w:b/>
          <w:color w:val="1F2328"/>
        </w:rPr>
      </w:pPr>
      <w:r w:rsidRPr="005D54F0">
        <w:rPr>
          <w:rFonts w:ascii="Arial" w:hAnsi="Arial" w:cs="Arial"/>
          <w:b/>
          <w:color w:val="1F2328"/>
        </w:rPr>
        <w:t>Explain the various phases of the Software Development Life Cycle. Provide a brief description of each phase. Agile vs. Waterfall Models:</w:t>
      </w:r>
    </w:p>
    <w:p w:rsidR="00D8759B" w:rsidRDefault="00D8759B" w:rsidP="005A7DB1">
      <w:pPr>
        <w:ind w:left="720"/>
        <w:rPr>
          <w:rFonts w:ascii="Arial" w:hAnsi="Arial" w:cs="Arial"/>
          <w:color w:val="1F2328"/>
        </w:rPr>
      </w:pPr>
      <w:r w:rsidRPr="00270F74">
        <w:rPr>
          <w:rFonts w:ascii="Arial" w:hAnsi="Arial" w:cs="Arial"/>
          <w:color w:val="1F2328"/>
        </w:rPr>
        <w:t>Software Development Life Cycle</w:t>
      </w:r>
      <w:r w:rsidRPr="00D8759B">
        <w:rPr>
          <w:rFonts w:ascii="Arial" w:hAnsi="Arial" w:cs="Arial"/>
          <w:color w:val="1F2328"/>
        </w:rPr>
        <w:t xml:space="preserve"> refers to the methodology used to plan, create, test, deploy, and maintain a software throughout its lifecycle until decommission.</w:t>
      </w:r>
      <w:r>
        <w:rPr>
          <w:rFonts w:ascii="Arial" w:hAnsi="Arial" w:cs="Arial"/>
          <w:color w:val="1F2328"/>
        </w:rPr>
        <w:fldChar w:fldCharType="begin"/>
      </w:r>
      <w:r>
        <w:rPr>
          <w:rFonts w:ascii="Arial" w:hAnsi="Arial" w:cs="Arial"/>
          <w:color w:val="1F2328"/>
        </w:rPr>
        <w:instrText xml:space="preserve"> ADDIN ZOTERO_ITEM CSL_CITATION {"citationID":"yKhcJOgX","properties":{"formattedCitation":"(Swanlund et al., 2024)","plainCitation":"(Swanlund et al., 2024)","noteIndex":0},"citationItems":[{"id":12,"uris":["http://zotero.org/users/local/d1ZbIEaC/items/FGTIW9RJ"],"itemData":{"id":12,"type":"article-journal","abstract":"The success of any clinical study depends on the quality and integrity of its data. Effectively managing the Software Development Life Cycle (SDLC) of computerized systems utilized in clinical studies is crucial and involves risk-based processes for ensuring that data are of high quality and integrity. This chapter discusses the life cycle of various software types (in-house, vendor-licensed, open-source) from validation through decommissioning. Principles for study-specific customization, use of real-world data, and risk-based considerations for software development will also be discussed.","container-title":"Journal of the Society for Clinical Data Management","DOI":"10.47912/jscdm.343","ISSN":"2694-1473","issue":"1","language":"en","license":"https://creativecommons.org/licenses/by-nc-sa/4.0/","source":"DOI.org (Crossref)","title":"Software Development Life Cycle","URL":"https://www.jscdm.org/article/id/343/","volume":"4","author":[{"family":"Swanlund","given":"Seth"},{"family":"Wilson","given":"Veronique"},{"family":"Kapoor","given":"Vishal"},{"family":"Gabbard","given":"Marsha"},{"family":"Srinath","given":"Chandra"}],"accessed":{"date-parts":[["2024",6,1]]},"issued":{"date-parts":[["2024",4,17]]}}}],"schema":"https://github.com/citation-style-language/schema/raw/master/csl-citation.json"} </w:instrText>
      </w:r>
      <w:r>
        <w:rPr>
          <w:rFonts w:ascii="Arial" w:hAnsi="Arial" w:cs="Arial"/>
          <w:color w:val="1F2328"/>
        </w:rPr>
        <w:fldChar w:fldCharType="separate"/>
      </w:r>
      <w:r w:rsidRPr="00D8759B">
        <w:rPr>
          <w:rFonts w:ascii="Arial" w:hAnsi="Arial" w:cs="Arial"/>
        </w:rPr>
        <w:t>(Swanlund et al., 2024)</w:t>
      </w:r>
      <w:r>
        <w:rPr>
          <w:rFonts w:ascii="Arial" w:hAnsi="Arial" w:cs="Arial"/>
          <w:color w:val="1F2328"/>
        </w:rPr>
        <w:fldChar w:fldCharType="end"/>
      </w:r>
      <w:r w:rsidR="00E0393E">
        <w:rPr>
          <w:rFonts w:ascii="Arial" w:hAnsi="Arial" w:cs="Arial"/>
          <w:color w:val="1F2328"/>
        </w:rPr>
        <w:t xml:space="preserve">. </w:t>
      </w:r>
    </w:p>
    <w:p w:rsidR="00E0393E" w:rsidRDefault="00E0393E" w:rsidP="005A7DB1">
      <w:pPr>
        <w:ind w:left="720"/>
        <w:rPr>
          <w:rFonts w:ascii="Arial" w:hAnsi="Arial" w:cs="Arial"/>
          <w:color w:val="1F2328"/>
        </w:rPr>
      </w:pPr>
      <w:r>
        <w:rPr>
          <w:rFonts w:ascii="Arial" w:hAnsi="Arial" w:cs="Arial"/>
          <w:color w:val="1F2328"/>
        </w:rPr>
        <w:t xml:space="preserve">It </w:t>
      </w:r>
      <w:r w:rsidRPr="00E0393E">
        <w:rPr>
          <w:rFonts w:ascii="Arial" w:hAnsi="Arial" w:cs="Arial"/>
          <w:color w:val="1F2328"/>
        </w:rPr>
        <w:t>is a framework for planning, analyzing, designing, developing, testing, and deploying software. There are many different SDLC methodologies available, each with its advantages and disadvantages. The best methodology for a particular project will depend on factors such as the size and complexity of the project, the availability of resources, and the preferences of the project team.</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QdQ0qWBG","properties":{"formattedCitation":"(-, 2023)","plainCitation":"(-, 2023)","noteIndex":0},"citationItems":[{"id":14,"uris":["http://zotero.org/users/local/d1ZbIEaC/items/C82FDK9T"],"itemData":{"id":14,"type":"article-journal","abstract":"The software development life cycle (SDLC) is a framework for planning, analyzing, designing, developing, testing, and deploying software. There are many different SDLC methodologies available, each with its advantages and disadvantages. The best methodology for a particular project will depend on factors such as the size and complexity of the project, the availability of resources, and the preferences of the project team. This paper provides an in-depth overview of the different SDLC methodologies used in the industry for IS project management. The paper discusses five significant SDLC methodologies: Waterfall, V-Model, Iterative, Agile, and Hybrid. It also compares and contrasts the traditional SDLC and Agile methodology and discusses using decision support matrices for selecting SDLC methodologies. By providing this comprehensive overview, the paper will help IS practitioners and project managers make informed decisions about the best approach for their specific projects.","container-title":"International Journal For Multidisciplinary Research","DOI":"10.36948/ijfmr.2023.v05i05.6223","ISSN":"2582-2160","issue":"5","journalAbbreviation":"IJFMR","language":"en","page":"6223","source":"DOI.org (Crossref)","title":"Software Development Life Cycle (SDLC) Methodologies for Information Systems Project Management","volume":"5","author":[{"family":"-","given":"Mohammad Ikbal Hossain"}],"issued":{"date-parts":[["2023",9,8]]}}}],"schema":"https://github.com/citation-style-language/schema/raw/master/csl-citation.json"} </w:instrText>
      </w:r>
      <w:r>
        <w:rPr>
          <w:rFonts w:ascii="Arial" w:hAnsi="Arial" w:cs="Arial"/>
          <w:color w:val="1F2328"/>
        </w:rPr>
        <w:fldChar w:fldCharType="separate"/>
      </w:r>
      <w:r w:rsidRPr="00E0393E">
        <w:rPr>
          <w:rFonts w:ascii="Arial" w:hAnsi="Arial" w:cs="Arial"/>
        </w:rPr>
        <w:t>(-, 2023)</w:t>
      </w:r>
      <w:r>
        <w:rPr>
          <w:rFonts w:ascii="Arial" w:hAnsi="Arial" w:cs="Arial"/>
          <w:color w:val="1F2328"/>
        </w:rPr>
        <w:fldChar w:fldCharType="end"/>
      </w:r>
    </w:p>
    <w:p w:rsidR="00E0393E" w:rsidRDefault="00E0393E" w:rsidP="005A7DB1">
      <w:pPr>
        <w:ind w:left="720"/>
        <w:rPr>
          <w:rFonts w:ascii="Arial" w:hAnsi="Arial" w:cs="Arial"/>
          <w:color w:val="1F2328"/>
        </w:rPr>
      </w:pPr>
      <w:r w:rsidRPr="007E2576">
        <w:rPr>
          <w:rFonts w:ascii="Arial" w:hAnsi="Arial" w:cs="Arial"/>
          <w:b/>
          <w:color w:val="1F2328"/>
        </w:rPr>
        <w:t>Phases of SDLC</w:t>
      </w:r>
      <w:r>
        <w:rPr>
          <w:rFonts w:ascii="Arial" w:hAnsi="Arial" w:cs="Arial"/>
          <w:color w:val="1F2328"/>
        </w:rPr>
        <w:t>:</w:t>
      </w:r>
    </w:p>
    <w:p w:rsidR="00E0393E" w:rsidRPr="00E0393E" w:rsidRDefault="00E0393E" w:rsidP="005A7DB1">
      <w:pPr>
        <w:ind w:left="720"/>
        <w:rPr>
          <w:rFonts w:ascii="Arial" w:hAnsi="Arial" w:cs="Arial"/>
          <w:color w:val="1F2328"/>
        </w:rPr>
      </w:pPr>
      <w:r w:rsidRPr="007E2576">
        <w:rPr>
          <w:rFonts w:ascii="Arial" w:hAnsi="Arial" w:cs="Arial"/>
          <w:b/>
          <w:color w:val="1F2328"/>
        </w:rPr>
        <w:t>Planning</w:t>
      </w:r>
      <w:r>
        <w:rPr>
          <w:rFonts w:ascii="Arial" w:hAnsi="Arial" w:cs="Arial"/>
          <w:color w:val="1F2328"/>
        </w:rPr>
        <w:t xml:space="preserve">: </w:t>
      </w:r>
      <w:r w:rsidRPr="00E0393E">
        <w:rPr>
          <w:rFonts w:ascii="Arial" w:hAnsi="Arial" w:cs="Arial"/>
          <w:color w:val="1F2328"/>
        </w:rPr>
        <w:t>Specify the needs, g</w:t>
      </w:r>
      <w:r>
        <w:rPr>
          <w:rFonts w:ascii="Arial" w:hAnsi="Arial" w:cs="Arial"/>
          <w:color w:val="1F2328"/>
        </w:rPr>
        <w:t xml:space="preserve">oals, and scope of the project. </w:t>
      </w:r>
      <w:r w:rsidRPr="00E0393E">
        <w:rPr>
          <w:rFonts w:ascii="Arial" w:hAnsi="Arial" w:cs="Arial"/>
          <w:color w:val="1F2328"/>
        </w:rPr>
        <w:t xml:space="preserve">Determine the roles of the </w:t>
      </w:r>
      <w:proofErr w:type="spellStart"/>
      <w:r w:rsidRPr="00E0393E">
        <w:rPr>
          <w:rFonts w:ascii="Arial" w:hAnsi="Arial" w:cs="Arial"/>
          <w:color w:val="1F2328"/>
        </w:rPr>
        <w:t>s</w:t>
      </w:r>
      <w:r>
        <w:rPr>
          <w:rFonts w:ascii="Arial" w:hAnsi="Arial" w:cs="Arial"/>
          <w:color w:val="1F2328"/>
        </w:rPr>
        <w:t>takeholders.</w:t>
      </w:r>
      <w:r w:rsidRPr="00E0393E">
        <w:rPr>
          <w:rFonts w:ascii="Arial" w:hAnsi="Arial" w:cs="Arial"/>
          <w:color w:val="1F2328"/>
        </w:rPr>
        <w:t>Make</w:t>
      </w:r>
      <w:proofErr w:type="spellEnd"/>
      <w:r w:rsidRPr="00E0393E">
        <w:rPr>
          <w:rFonts w:ascii="Arial" w:hAnsi="Arial" w:cs="Arial"/>
          <w:color w:val="1F2328"/>
        </w:rPr>
        <w:t xml:space="preserve"> a project plan that includes resources and timetables.</w:t>
      </w:r>
    </w:p>
    <w:p w:rsidR="00E0393E" w:rsidRPr="00E0393E" w:rsidRDefault="00E0393E" w:rsidP="005A7DB1">
      <w:pPr>
        <w:ind w:left="720"/>
        <w:rPr>
          <w:rFonts w:ascii="Arial" w:hAnsi="Arial" w:cs="Arial"/>
          <w:color w:val="1F2328"/>
        </w:rPr>
      </w:pPr>
      <w:r w:rsidRPr="007E2576">
        <w:rPr>
          <w:rFonts w:ascii="Arial" w:hAnsi="Arial" w:cs="Arial"/>
          <w:b/>
          <w:color w:val="1F2328"/>
        </w:rPr>
        <w:t>Analysis</w:t>
      </w:r>
      <w:r>
        <w:rPr>
          <w:rFonts w:ascii="Arial" w:hAnsi="Arial" w:cs="Arial"/>
          <w:color w:val="1F2328"/>
        </w:rPr>
        <w:t xml:space="preserve">: </w:t>
      </w:r>
      <w:r w:rsidRPr="00E0393E">
        <w:rPr>
          <w:rFonts w:ascii="Arial" w:hAnsi="Arial" w:cs="Arial"/>
          <w:color w:val="1F2328"/>
        </w:rPr>
        <w:t>Collect and record specific needs from users and stakeholders. Examine the data collected to comprehend the functional and non-functional aspects of the system.</w:t>
      </w:r>
      <w:r>
        <w:rPr>
          <w:rFonts w:ascii="Arial" w:hAnsi="Arial" w:cs="Arial"/>
          <w:color w:val="1F2328"/>
        </w:rPr>
        <w:t xml:space="preserve"> </w:t>
      </w:r>
      <w:r w:rsidRPr="00E0393E">
        <w:rPr>
          <w:rFonts w:ascii="Arial" w:hAnsi="Arial" w:cs="Arial"/>
          <w:color w:val="1F2328"/>
        </w:rPr>
        <w:t>Create functional requirements, user stories, or use cases.</w:t>
      </w:r>
      <w:r>
        <w:t xml:space="preserve"> </w:t>
      </w:r>
    </w:p>
    <w:p w:rsidR="00E0393E" w:rsidRPr="00E0393E" w:rsidRDefault="00E0393E" w:rsidP="005A7DB1">
      <w:pPr>
        <w:ind w:left="720"/>
        <w:rPr>
          <w:rFonts w:ascii="Arial" w:hAnsi="Arial" w:cs="Arial"/>
          <w:color w:val="1F2328"/>
        </w:rPr>
      </w:pPr>
      <w:r w:rsidRPr="007E2576">
        <w:rPr>
          <w:rFonts w:ascii="Arial" w:hAnsi="Arial" w:cs="Arial"/>
          <w:b/>
          <w:color w:val="1F2328"/>
        </w:rPr>
        <w:t>Design</w:t>
      </w:r>
      <w:r w:rsidRPr="00E0393E">
        <w:rPr>
          <w:rFonts w:ascii="Arial" w:hAnsi="Arial" w:cs="Arial"/>
          <w:color w:val="1F2328"/>
        </w:rPr>
        <w:t>:</w:t>
      </w:r>
      <w:r>
        <w:rPr>
          <w:rFonts w:ascii="Arial" w:hAnsi="Arial" w:cs="Arial"/>
          <w:color w:val="1F2328"/>
        </w:rPr>
        <w:t xml:space="preserve"> </w:t>
      </w:r>
      <w:r w:rsidRPr="00E0393E">
        <w:rPr>
          <w:rFonts w:ascii="Arial" w:hAnsi="Arial" w:cs="Arial"/>
          <w:color w:val="1F2328"/>
        </w:rPr>
        <w:t>Develop an architectural design that specifies the interface between the software components. Provide thorough technical specs. Create the user experience (UX) and user interface (UI).</w:t>
      </w:r>
    </w:p>
    <w:p w:rsidR="00E0393E" w:rsidRPr="00E0393E" w:rsidRDefault="00E0393E" w:rsidP="005A7DB1">
      <w:pPr>
        <w:ind w:left="720"/>
        <w:rPr>
          <w:rFonts w:ascii="Arial" w:hAnsi="Arial" w:cs="Arial"/>
          <w:color w:val="1F2328"/>
        </w:rPr>
      </w:pPr>
      <w:r w:rsidRPr="007E2576">
        <w:rPr>
          <w:rFonts w:ascii="Arial" w:hAnsi="Arial" w:cs="Arial"/>
          <w:b/>
          <w:color w:val="1F2328"/>
        </w:rPr>
        <w:t>Implementation (Coding)</w:t>
      </w:r>
      <w:r w:rsidRPr="00E0393E">
        <w:rPr>
          <w:rFonts w:ascii="Arial" w:hAnsi="Arial" w:cs="Arial"/>
          <w:color w:val="1F2328"/>
        </w:rPr>
        <w:t>:</w:t>
      </w:r>
      <w:r w:rsidR="007E2576">
        <w:rPr>
          <w:rFonts w:ascii="Arial" w:hAnsi="Arial" w:cs="Arial"/>
          <w:color w:val="1F2328"/>
        </w:rPr>
        <w:t xml:space="preserve"> </w:t>
      </w:r>
      <w:r w:rsidR="007E2576" w:rsidRPr="007E2576">
        <w:rPr>
          <w:rFonts w:ascii="Arial" w:hAnsi="Arial" w:cs="Arial"/>
          <w:color w:val="1F2328"/>
        </w:rPr>
        <w:t>Using the design and specs as a guide, write and test the actual code. Test individual components individually to make sure they function as intended. Assemble code modules together.</w:t>
      </w:r>
    </w:p>
    <w:p w:rsidR="00E0393E" w:rsidRPr="00E0393E" w:rsidRDefault="00E0393E" w:rsidP="005A7DB1">
      <w:pPr>
        <w:ind w:left="720"/>
        <w:rPr>
          <w:rFonts w:ascii="Arial" w:hAnsi="Arial" w:cs="Arial"/>
          <w:color w:val="1F2328"/>
        </w:rPr>
      </w:pPr>
      <w:r w:rsidRPr="007E2576">
        <w:rPr>
          <w:rFonts w:ascii="Arial" w:hAnsi="Arial" w:cs="Arial"/>
          <w:b/>
          <w:color w:val="1F2328"/>
        </w:rPr>
        <w:lastRenderedPageBreak/>
        <w:t>Testing</w:t>
      </w:r>
      <w:r w:rsidR="007E2576">
        <w:rPr>
          <w:rFonts w:ascii="Arial" w:hAnsi="Arial" w:cs="Arial"/>
          <w:color w:val="1F2328"/>
        </w:rPr>
        <w:t xml:space="preserve">: </w:t>
      </w:r>
      <w:r w:rsidR="007E2576" w:rsidRPr="007E2576">
        <w:rPr>
          <w:rFonts w:ascii="Arial" w:hAnsi="Arial" w:cs="Arial"/>
          <w:color w:val="1F2328"/>
        </w:rPr>
        <w:t xml:space="preserve">Conduct testing at many levels, such as system, integration, and user acceptability testing (UAT). Find and address flaws and problems. Confirm that the </w:t>
      </w:r>
      <w:proofErr w:type="spellStart"/>
      <w:r w:rsidR="007E2576" w:rsidRPr="007E2576">
        <w:rPr>
          <w:rFonts w:ascii="Arial" w:hAnsi="Arial" w:cs="Arial"/>
          <w:color w:val="1F2328"/>
        </w:rPr>
        <w:t>programme</w:t>
      </w:r>
      <w:proofErr w:type="spellEnd"/>
      <w:r w:rsidR="007E2576" w:rsidRPr="007E2576">
        <w:rPr>
          <w:rFonts w:ascii="Arial" w:hAnsi="Arial" w:cs="Arial"/>
          <w:color w:val="1F2328"/>
        </w:rPr>
        <w:t xml:space="preserve"> satisfies the specified specifications.</w:t>
      </w:r>
    </w:p>
    <w:p w:rsidR="00E0393E" w:rsidRPr="00E0393E" w:rsidRDefault="00E0393E" w:rsidP="005A7DB1">
      <w:pPr>
        <w:ind w:left="720"/>
        <w:rPr>
          <w:rFonts w:ascii="Arial" w:hAnsi="Arial" w:cs="Arial"/>
          <w:color w:val="1F2328"/>
        </w:rPr>
      </w:pPr>
      <w:r w:rsidRPr="007E2576">
        <w:rPr>
          <w:rFonts w:ascii="Arial" w:hAnsi="Arial" w:cs="Arial"/>
          <w:b/>
          <w:color w:val="1F2328"/>
        </w:rPr>
        <w:t>Deployment</w:t>
      </w:r>
      <w:r w:rsidRPr="00E0393E">
        <w:rPr>
          <w:rFonts w:ascii="Arial" w:hAnsi="Arial" w:cs="Arial"/>
          <w:color w:val="1F2328"/>
        </w:rPr>
        <w:t>:</w:t>
      </w:r>
      <w:r w:rsidR="007E2576">
        <w:rPr>
          <w:rFonts w:ascii="Arial" w:hAnsi="Arial" w:cs="Arial"/>
          <w:color w:val="1F2328"/>
        </w:rPr>
        <w:t xml:space="preserve"> </w:t>
      </w:r>
      <w:r w:rsidR="007E2576" w:rsidRPr="007E2576">
        <w:rPr>
          <w:rFonts w:ascii="Arial" w:hAnsi="Arial" w:cs="Arial"/>
          <w:color w:val="1F2328"/>
        </w:rPr>
        <w:t xml:space="preserve">Set up a staging environment for the </w:t>
      </w:r>
      <w:proofErr w:type="spellStart"/>
      <w:r w:rsidR="007E2576" w:rsidRPr="007E2576">
        <w:rPr>
          <w:rFonts w:ascii="Arial" w:hAnsi="Arial" w:cs="Arial"/>
          <w:color w:val="1F2328"/>
        </w:rPr>
        <w:t>programme</w:t>
      </w:r>
      <w:proofErr w:type="spellEnd"/>
      <w:r w:rsidR="007E2576" w:rsidRPr="007E2576">
        <w:rPr>
          <w:rFonts w:ascii="Arial" w:hAnsi="Arial" w:cs="Arial"/>
          <w:color w:val="1F2328"/>
        </w:rPr>
        <w:t xml:space="preserve"> to be tested and validated one last time. Configure servers and databases in preparation for the production environment. Introduce the </w:t>
      </w:r>
      <w:proofErr w:type="spellStart"/>
      <w:r w:rsidR="007E2576" w:rsidRPr="007E2576">
        <w:rPr>
          <w:rFonts w:ascii="Arial" w:hAnsi="Arial" w:cs="Arial"/>
          <w:color w:val="1F2328"/>
        </w:rPr>
        <w:t>programme</w:t>
      </w:r>
      <w:proofErr w:type="spellEnd"/>
      <w:r w:rsidR="007E2576" w:rsidRPr="007E2576">
        <w:rPr>
          <w:rFonts w:ascii="Arial" w:hAnsi="Arial" w:cs="Arial"/>
          <w:color w:val="1F2328"/>
        </w:rPr>
        <w:t xml:space="preserve"> to clients or end users.</w:t>
      </w:r>
    </w:p>
    <w:p w:rsidR="00270F74" w:rsidRDefault="007E2576" w:rsidP="005A7DB1">
      <w:pPr>
        <w:ind w:left="720"/>
        <w:rPr>
          <w:rFonts w:ascii="Arial" w:hAnsi="Arial" w:cs="Arial"/>
          <w:color w:val="1F2328"/>
        </w:rPr>
      </w:pPr>
      <w:r w:rsidRPr="007E2576">
        <w:rPr>
          <w:rFonts w:ascii="Arial" w:hAnsi="Arial" w:cs="Arial"/>
          <w:b/>
          <w:color w:val="1F2328"/>
        </w:rPr>
        <w:t>Maintenance and Support</w:t>
      </w:r>
      <w:r>
        <w:rPr>
          <w:rFonts w:ascii="Arial" w:hAnsi="Arial" w:cs="Arial"/>
          <w:color w:val="1F2328"/>
        </w:rPr>
        <w:t xml:space="preserve">: </w:t>
      </w:r>
      <w:r w:rsidRPr="007E2576">
        <w:rPr>
          <w:rFonts w:ascii="Arial" w:hAnsi="Arial" w:cs="Arial"/>
          <w:color w:val="1F2328"/>
        </w:rPr>
        <w:t>Handle and correct any</w:t>
      </w:r>
      <w:r>
        <w:rPr>
          <w:rFonts w:ascii="Arial" w:hAnsi="Arial" w:cs="Arial"/>
          <w:color w:val="1F2328"/>
        </w:rPr>
        <w:t xml:space="preserve"> reported problems or faults. </w:t>
      </w:r>
      <w:r w:rsidRPr="007E2576">
        <w:rPr>
          <w:rFonts w:ascii="Arial" w:hAnsi="Arial" w:cs="Arial"/>
          <w:color w:val="1F2328"/>
        </w:rPr>
        <w:t xml:space="preserve">Keep an eye on and maintain the </w:t>
      </w:r>
      <w:proofErr w:type="spellStart"/>
      <w:r w:rsidRPr="007E2576">
        <w:rPr>
          <w:rFonts w:ascii="Arial" w:hAnsi="Arial" w:cs="Arial"/>
          <w:color w:val="1F2328"/>
        </w:rPr>
        <w:t>programme</w:t>
      </w:r>
      <w:proofErr w:type="spellEnd"/>
      <w:r>
        <w:rPr>
          <w:rFonts w:ascii="Arial" w:hAnsi="Arial" w:cs="Arial"/>
          <w:color w:val="1F2328"/>
        </w:rPr>
        <w:t xml:space="preserve"> in the production environment. </w:t>
      </w:r>
      <w:r w:rsidRPr="007E2576">
        <w:rPr>
          <w:rFonts w:ascii="Arial" w:hAnsi="Arial" w:cs="Arial"/>
          <w:color w:val="1F2328"/>
        </w:rPr>
        <w:t>Updates, improvements, and patches should be applied as needed.</w:t>
      </w:r>
    </w:p>
    <w:p w:rsidR="00B64493" w:rsidRDefault="00B64493" w:rsidP="00B64493">
      <w:pPr>
        <w:rPr>
          <w:rFonts w:ascii="Arial" w:hAnsi="Arial" w:cs="Arial"/>
          <w:b/>
          <w:color w:val="1F2328"/>
        </w:rPr>
      </w:pPr>
      <w:r w:rsidRPr="00B64493">
        <w:rPr>
          <w:rFonts w:ascii="Arial" w:hAnsi="Arial" w:cs="Arial"/>
          <w:b/>
          <w:color w:val="1F2328"/>
        </w:rPr>
        <w:t>Compare and contrast the Agile and Waterfall models of software development. What are the key differences, and in what scenarios might each be preferred? Requirements Engineering:</w:t>
      </w:r>
    </w:p>
    <w:p w:rsidR="00AF5B4C" w:rsidRDefault="00AF5B4C" w:rsidP="005A7DB1">
      <w:pPr>
        <w:ind w:left="720"/>
        <w:rPr>
          <w:rFonts w:ascii="Arial" w:hAnsi="Arial" w:cs="Arial"/>
          <w:b/>
          <w:color w:val="1F2328"/>
        </w:rPr>
      </w:pPr>
      <w:r w:rsidRPr="00AF5B4C">
        <w:rPr>
          <w:rFonts w:ascii="Arial" w:hAnsi="Arial" w:cs="Arial"/>
          <w:b/>
          <w:color w:val="1F2328"/>
        </w:rPr>
        <w:t>Waterfall Model:</w:t>
      </w:r>
    </w:p>
    <w:p w:rsidR="00AF5B4C" w:rsidRDefault="00CB7176" w:rsidP="005A7DB1">
      <w:pPr>
        <w:ind w:left="720"/>
        <w:rPr>
          <w:rFonts w:ascii="Arial" w:hAnsi="Arial" w:cs="Arial"/>
          <w:color w:val="1F2328"/>
        </w:rPr>
      </w:pPr>
      <w:r w:rsidRPr="00CB7176">
        <w:rPr>
          <w:rFonts w:ascii="Arial" w:hAnsi="Arial" w:cs="Arial"/>
          <w:color w:val="1F2328"/>
        </w:rPr>
        <w:t>The Waterfall Model focuses mostly on required specifications or high-level design freezing early in the development life-cycle, before more in-depth design and implementation work is undertaken. Therefore, if needs are not clearly understood or stated or are likely to change as the project progresses, the Waterfall paradigm is probably not appropriate.</w:t>
      </w:r>
      <w:r w:rsidR="00B64493">
        <w:rPr>
          <w:rFonts w:ascii="Arial" w:hAnsi="Arial" w:cs="Arial"/>
          <w:color w:val="1F2328"/>
        </w:rPr>
        <w:t xml:space="preserve"> </w:t>
      </w:r>
      <w:r w:rsidR="00B64493">
        <w:rPr>
          <w:rFonts w:ascii="Arial" w:hAnsi="Arial" w:cs="Arial"/>
          <w:color w:val="1F2328"/>
        </w:rPr>
        <w:fldChar w:fldCharType="begin"/>
      </w:r>
      <w:r w:rsidR="00B64493">
        <w:rPr>
          <w:rFonts w:ascii="Arial" w:hAnsi="Arial" w:cs="Arial"/>
          <w:color w:val="1F2328"/>
        </w:rPr>
        <w:instrText xml:space="preserve"> ADDIN ZOTERO_ITEM CSL_CITATION {"citationID":"yyWkBotZ","properties":{"formattedCitation":"(Casteren, 2017)","plainCitation":"(Casteren, 2017)","noteIndex":0},"citationItems":[{"id":16,"uris":["http://zotero.org/users/local/d1ZbIEaC/items/NAEXEGDX"],"itemData":{"id":16,"type":"article-journal","abstract":"Software development projects have long been plandriven processes, but the coming of age of Agile Methodologies has given rise to a more adaptive approach to software/system development. The purpose of this paper is to give a short presentation of two Software Development Models (SDMs), The Waterfall Model and the Agile Methodologies (AM), and offer for both SDMs issues and typical project characteristics.","DOI":"10.13140/RG.2.2.36825.72805","language":"en","note":"publisher: Unpublished","source":"DOI.org (Datacite)","title":"The Waterfall Model and the Agile Methodologies : A comparison by project characteristics","title-short":"The Waterfall Model and the Agile Methodologies","URL":"http://rgdoi.net/10.13140/RG.2.2.36825.72805","author":[{"family":"Casteren","given":"Wilfred Van"}],"accessed":{"date-parts":[["2024",6,2]]},"issued":{"date-parts":[["2017"]]}}}],"schema":"https://github.com/citation-style-language/schema/raw/master/csl-citation.json"} </w:instrText>
      </w:r>
      <w:r w:rsidR="00B64493">
        <w:rPr>
          <w:rFonts w:ascii="Arial" w:hAnsi="Arial" w:cs="Arial"/>
          <w:color w:val="1F2328"/>
        </w:rPr>
        <w:fldChar w:fldCharType="separate"/>
      </w:r>
      <w:r w:rsidR="00B64493" w:rsidRPr="00B64493">
        <w:rPr>
          <w:rFonts w:ascii="Arial" w:hAnsi="Arial" w:cs="Arial"/>
        </w:rPr>
        <w:t>(Casteren, 2017)</w:t>
      </w:r>
      <w:r w:rsidR="00B64493">
        <w:rPr>
          <w:rFonts w:ascii="Arial" w:hAnsi="Arial" w:cs="Arial"/>
          <w:color w:val="1F2328"/>
        </w:rPr>
        <w:fldChar w:fldCharType="end"/>
      </w:r>
    </w:p>
    <w:p w:rsidR="00AF5B4C" w:rsidRDefault="00AF5B4C" w:rsidP="005A7DB1">
      <w:pPr>
        <w:ind w:left="720"/>
        <w:rPr>
          <w:rFonts w:ascii="Arial" w:hAnsi="Arial" w:cs="Arial"/>
          <w:color w:val="1F2328"/>
        </w:rPr>
      </w:pPr>
      <w:r>
        <w:rPr>
          <w:noProof/>
        </w:rPr>
        <w:drawing>
          <wp:inline distT="0" distB="0" distL="0" distR="0" wp14:anchorId="525ECA22" wp14:editId="48CA6F08">
            <wp:extent cx="5476875" cy="4067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6875" cy="4067175"/>
                    </a:xfrm>
                    <a:prstGeom prst="rect">
                      <a:avLst/>
                    </a:prstGeom>
                  </pic:spPr>
                </pic:pic>
              </a:graphicData>
            </a:graphic>
          </wp:inline>
        </w:drawing>
      </w:r>
    </w:p>
    <w:p w:rsidR="00FC4B60" w:rsidRDefault="00FC4B60" w:rsidP="005A7DB1">
      <w:pPr>
        <w:ind w:left="720"/>
        <w:rPr>
          <w:rFonts w:ascii="Arial" w:hAnsi="Arial" w:cs="Arial"/>
          <w:color w:val="1F2328"/>
        </w:rPr>
      </w:pPr>
    </w:p>
    <w:p w:rsidR="00FC4B60" w:rsidRDefault="00FC4B60" w:rsidP="005A7DB1">
      <w:pPr>
        <w:ind w:left="720"/>
        <w:rPr>
          <w:rFonts w:ascii="Arial" w:hAnsi="Arial" w:cs="Arial"/>
          <w:color w:val="1F2328"/>
        </w:rPr>
      </w:pPr>
    </w:p>
    <w:p w:rsidR="00FC4B60" w:rsidRPr="00FC4B60" w:rsidRDefault="00FC4B60" w:rsidP="005A7DB1">
      <w:pPr>
        <w:ind w:left="720"/>
        <w:rPr>
          <w:rFonts w:ascii="Arial" w:hAnsi="Arial" w:cs="Arial"/>
          <w:color w:val="1F2328"/>
        </w:rPr>
      </w:pPr>
      <w:r w:rsidRPr="00FC4B60">
        <w:rPr>
          <w:rFonts w:ascii="Arial" w:hAnsi="Arial" w:cs="Arial"/>
          <w:color w:val="1F2328"/>
        </w:rPr>
        <w:t>Preferre</w:t>
      </w:r>
      <w:r>
        <w:rPr>
          <w:rFonts w:ascii="Arial" w:hAnsi="Arial" w:cs="Arial"/>
          <w:color w:val="1F2328"/>
        </w:rPr>
        <w:t>d Scenarios of Waterfall Model:</w:t>
      </w:r>
    </w:p>
    <w:p w:rsidR="00FC4B60" w:rsidRPr="00D72B5B" w:rsidRDefault="00FC4B60" w:rsidP="005A7DB1">
      <w:pPr>
        <w:pStyle w:val="ListParagraph"/>
        <w:numPr>
          <w:ilvl w:val="0"/>
          <w:numId w:val="2"/>
        </w:numPr>
        <w:ind w:left="1440"/>
        <w:rPr>
          <w:rFonts w:ascii="Arial" w:hAnsi="Arial" w:cs="Arial"/>
          <w:color w:val="1F2328"/>
        </w:rPr>
      </w:pPr>
      <w:r w:rsidRPr="00D72B5B">
        <w:rPr>
          <w:rFonts w:ascii="Arial" w:hAnsi="Arial" w:cs="Arial"/>
          <w:color w:val="1F2328"/>
        </w:rPr>
        <w:t>Projects with stable and well-defined requirements.</w:t>
      </w:r>
    </w:p>
    <w:p w:rsidR="00FC4B60" w:rsidRPr="00D72B5B" w:rsidRDefault="00FC4B60" w:rsidP="005A7DB1">
      <w:pPr>
        <w:pStyle w:val="ListParagraph"/>
        <w:numPr>
          <w:ilvl w:val="0"/>
          <w:numId w:val="2"/>
        </w:numPr>
        <w:ind w:left="1440"/>
        <w:rPr>
          <w:rFonts w:ascii="Arial" w:hAnsi="Arial" w:cs="Arial"/>
          <w:color w:val="1F2328"/>
        </w:rPr>
      </w:pPr>
      <w:r w:rsidRPr="00D72B5B">
        <w:rPr>
          <w:rFonts w:ascii="Arial" w:hAnsi="Arial" w:cs="Arial"/>
          <w:color w:val="1F2328"/>
        </w:rPr>
        <w:t>Regulatory and compliance-driven projects where documentation is critical.</w:t>
      </w:r>
    </w:p>
    <w:p w:rsidR="00FC4B60" w:rsidRPr="00D72B5B" w:rsidRDefault="00FC4B60" w:rsidP="005A7DB1">
      <w:pPr>
        <w:pStyle w:val="ListParagraph"/>
        <w:numPr>
          <w:ilvl w:val="0"/>
          <w:numId w:val="2"/>
        </w:numPr>
        <w:ind w:left="1440"/>
        <w:rPr>
          <w:rFonts w:ascii="Arial" w:hAnsi="Arial" w:cs="Arial"/>
          <w:color w:val="1F2328"/>
        </w:rPr>
      </w:pPr>
      <w:r w:rsidRPr="00D72B5B">
        <w:rPr>
          <w:rFonts w:ascii="Arial" w:hAnsi="Arial" w:cs="Arial"/>
          <w:color w:val="1F2328"/>
        </w:rPr>
        <w:t>Environments where a sequential and predictable process is required.</w:t>
      </w:r>
    </w:p>
    <w:p w:rsidR="00AF5B4C" w:rsidRDefault="00AF5B4C" w:rsidP="005A7DB1">
      <w:pPr>
        <w:ind w:left="720"/>
        <w:rPr>
          <w:rFonts w:ascii="Arial" w:hAnsi="Arial" w:cs="Arial"/>
          <w:color w:val="1F2328"/>
        </w:rPr>
      </w:pPr>
    </w:p>
    <w:p w:rsidR="00AF5B4C" w:rsidRDefault="00AF5B4C" w:rsidP="005A7DB1">
      <w:pPr>
        <w:ind w:left="720"/>
        <w:rPr>
          <w:rFonts w:ascii="Arial" w:hAnsi="Arial" w:cs="Arial"/>
          <w:b/>
          <w:color w:val="1F2328"/>
        </w:rPr>
      </w:pPr>
      <w:r w:rsidRPr="00E307C9">
        <w:rPr>
          <w:rFonts w:ascii="Arial" w:hAnsi="Arial" w:cs="Arial"/>
          <w:b/>
          <w:color w:val="1F2328"/>
        </w:rPr>
        <w:t>Scrum Model:</w:t>
      </w:r>
    </w:p>
    <w:p w:rsidR="00CB7176" w:rsidRPr="002D06EB" w:rsidRDefault="00CB7176" w:rsidP="005A7DB1">
      <w:pPr>
        <w:spacing w:after="0" w:line="240" w:lineRule="auto"/>
        <w:ind w:left="720"/>
        <w:rPr>
          <w:rFonts w:ascii="Times New Roman" w:eastAsia="Times New Roman" w:hAnsi="Times New Roman" w:cs="Times New Roman"/>
          <w:sz w:val="24"/>
          <w:szCs w:val="24"/>
        </w:rPr>
      </w:pPr>
      <w:r w:rsidRPr="00CB7176">
        <w:rPr>
          <w:rFonts w:ascii="Times New Roman" w:eastAsia="Times New Roman" w:hAnsi="Times New Roman" w:cs="Times New Roman"/>
          <w:sz w:val="24"/>
          <w:szCs w:val="24"/>
        </w:rPr>
        <w:t xml:space="preserve">While agile approaches differ in their methods and approaches, they all have iterative development, a focus on interaction and communication, and a reduction in the number of resource-intensive intermediary artefacts. Agile methodologies additionally incorporate feature planning, dynamic </w:t>
      </w:r>
      <w:proofErr w:type="spellStart"/>
      <w:r w:rsidRPr="00CB7176">
        <w:rPr>
          <w:rFonts w:ascii="Times New Roman" w:eastAsia="Times New Roman" w:hAnsi="Times New Roman" w:cs="Times New Roman"/>
          <w:sz w:val="24"/>
          <w:szCs w:val="24"/>
        </w:rPr>
        <w:t>prioritisation</w:t>
      </w:r>
      <w:proofErr w:type="spellEnd"/>
      <w:r w:rsidRPr="00CB7176">
        <w:rPr>
          <w:rFonts w:ascii="Times New Roman" w:eastAsia="Times New Roman" w:hAnsi="Times New Roman" w:cs="Times New Roman"/>
          <w:sz w:val="24"/>
          <w:szCs w:val="24"/>
        </w:rPr>
        <w:t>, and brief iterative cycles.</w:t>
      </w:r>
      <w:r w:rsidR="00B64493">
        <w:rPr>
          <w:rFonts w:ascii="Times New Roman" w:eastAsia="Times New Roman" w:hAnsi="Times New Roman" w:cs="Times New Roman"/>
          <w:sz w:val="24"/>
          <w:szCs w:val="24"/>
        </w:rPr>
        <w:t xml:space="preserve"> </w:t>
      </w:r>
      <w:r w:rsidR="00B64493">
        <w:rPr>
          <w:rFonts w:ascii="Times New Roman" w:eastAsia="Times New Roman" w:hAnsi="Times New Roman" w:cs="Times New Roman"/>
          <w:sz w:val="24"/>
          <w:szCs w:val="24"/>
        </w:rPr>
        <w:fldChar w:fldCharType="begin"/>
      </w:r>
      <w:r w:rsidR="00B64493">
        <w:rPr>
          <w:rFonts w:ascii="Times New Roman" w:eastAsia="Times New Roman" w:hAnsi="Times New Roman" w:cs="Times New Roman"/>
          <w:sz w:val="24"/>
          <w:szCs w:val="24"/>
        </w:rPr>
        <w:instrText xml:space="preserve"> ADDIN ZOTERO_ITEM CSL_CITATION {"citationID":"efAurGjx","properties":{"formattedCitation":"(Casteren, 2017)","plainCitation":"(Casteren, 2017)","noteIndex":0},"citationItems":[{"id":16,"uris":["http://zotero.org/users/local/d1ZbIEaC/items/NAEXEGDX"],"itemData":{"id":16,"type":"article-journal","abstract":"Software development projects have long been plandriven processes, but the coming of age of Agile Methodologies has given rise to a more adaptive approach to software/system development. The purpose of this paper is to give a short presentation of two Software Development Models (SDMs), The Waterfall Model and the Agile Methodologies (AM), and offer for both SDMs issues and typical project characteristics.","DOI":"10.13140/RG.2.2.36825.72805","language":"en","note":"publisher: Unpublished","source":"DOI.org (Datacite)","title":"The Waterfall Model and the Agile Methodologies : A comparison by project characteristics","title-short":"The Waterfall Model and the Agile Methodologies","URL":"http://rgdoi.net/10.13140/RG.2.2.36825.72805","author":[{"family":"Casteren","given":"Wilfred Van"}],"accessed":{"date-parts":[["2024",6,2]]},"issued":{"date-parts":[["2017"]]}}}],"schema":"https://github.com/citation-style-language/schema/raw/master/csl-citation.json"} </w:instrText>
      </w:r>
      <w:r w:rsidR="00B64493">
        <w:rPr>
          <w:rFonts w:ascii="Times New Roman" w:eastAsia="Times New Roman" w:hAnsi="Times New Roman" w:cs="Times New Roman"/>
          <w:sz w:val="24"/>
          <w:szCs w:val="24"/>
        </w:rPr>
        <w:fldChar w:fldCharType="separate"/>
      </w:r>
      <w:r w:rsidR="00B64493" w:rsidRPr="00B64493">
        <w:rPr>
          <w:rFonts w:ascii="Times New Roman" w:hAnsi="Times New Roman" w:cs="Times New Roman"/>
          <w:sz w:val="24"/>
        </w:rPr>
        <w:t>(Casteren, 2017)</w:t>
      </w:r>
      <w:r w:rsidR="00B64493">
        <w:rPr>
          <w:rFonts w:ascii="Times New Roman" w:eastAsia="Times New Roman" w:hAnsi="Times New Roman" w:cs="Times New Roman"/>
          <w:sz w:val="24"/>
          <w:szCs w:val="24"/>
        </w:rPr>
        <w:fldChar w:fldCharType="end"/>
      </w:r>
    </w:p>
    <w:p w:rsidR="00AF5B4C" w:rsidRDefault="00AF5B4C" w:rsidP="005A7DB1">
      <w:pPr>
        <w:ind w:left="720"/>
        <w:rPr>
          <w:rFonts w:ascii="Arial" w:hAnsi="Arial" w:cs="Arial"/>
          <w:color w:val="1F2328"/>
        </w:rPr>
      </w:pPr>
      <w:r>
        <w:rPr>
          <w:noProof/>
        </w:rPr>
        <w:drawing>
          <wp:inline distT="0" distB="0" distL="0" distR="0" wp14:anchorId="529A69A3" wp14:editId="723418DE">
            <wp:extent cx="5943600" cy="25850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585085"/>
                    </a:xfrm>
                    <a:prstGeom prst="rect">
                      <a:avLst/>
                    </a:prstGeom>
                  </pic:spPr>
                </pic:pic>
              </a:graphicData>
            </a:graphic>
          </wp:inline>
        </w:drawing>
      </w:r>
    </w:p>
    <w:p w:rsidR="00FC4B60" w:rsidRPr="00FC4B60" w:rsidRDefault="00FC4B60" w:rsidP="005A7DB1">
      <w:pPr>
        <w:ind w:left="720"/>
        <w:rPr>
          <w:rFonts w:ascii="Arial" w:hAnsi="Arial" w:cs="Arial"/>
          <w:color w:val="1F2328"/>
        </w:rPr>
      </w:pPr>
      <w:r w:rsidRPr="00FC4B60">
        <w:rPr>
          <w:rFonts w:ascii="Arial" w:hAnsi="Arial" w:cs="Arial"/>
          <w:color w:val="1F2328"/>
        </w:rPr>
        <w:t>Preferred Scenarios</w:t>
      </w:r>
      <w:r>
        <w:rPr>
          <w:rFonts w:ascii="Arial" w:hAnsi="Arial" w:cs="Arial"/>
          <w:color w:val="1F2328"/>
        </w:rPr>
        <w:t xml:space="preserve"> for Agile Model</w:t>
      </w:r>
      <w:r w:rsidRPr="00FC4B60">
        <w:rPr>
          <w:rFonts w:ascii="Arial" w:hAnsi="Arial" w:cs="Arial"/>
          <w:color w:val="1F2328"/>
        </w:rPr>
        <w:t>:</w:t>
      </w:r>
    </w:p>
    <w:p w:rsidR="00FC4B60" w:rsidRPr="00FC4B60" w:rsidRDefault="00FC4B60" w:rsidP="005A7DB1">
      <w:pPr>
        <w:pStyle w:val="ListParagraph"/>
        <w:numPr>
          <w:ilvl w:val="0"/>
          <w:numId w:val="1"/>
        </w:numPr>
        <w:ind w:left="1440"/>
        <w:rPr>
          <w:rFonts w:ascii="Arial" w:hAnsi="Arial" w:cs="Arial"/>
          <w:color w:val="1F2328"/>
        </w:rPr>
      </w:pPr>
      <w:r w:rsidRPr="00FC4B60">
        <w:rPr>
          <w:rFonts w:ascii="Arial" w:hAnsi="Arial" w:cs="Arial"/>
          <w:color w:val="1F2328"/>
        </w:rPr>
        <w:t>Projects with uncertain or rapidly changing requirements.</w:t>
      </w:r>
    </w:p>
    <w:p w:rsidR="00FC4B60" w:rsidRPr="00FC4B60" w:rsidRDefault="00FC4B60" w:rsidP="005A7DB1">
      <w:pPr>
        <w:pStyle w:val="ListParagraph"/>
        <w:numPr>
          <w:ilvl w:val="0"/>
          <w:numId w:val="1"/>
        </w:numPr>
        <w:ind w:left="1440"/>
        <w:rPr>
          <w:rFonts w:ascii="Arial" w:hAnsi="Arial" w:cs="Arial"/>
          <w:color w:val="1F2328"/>
        </w:rPr>
      </w:pPr>
      <w:r w:rsidRPr="00FC4B60">
        <w:rPr>
          <w:rFonts w:ascii="Arial" w:hAnsi="Arial" w:cs="Arial"/>
          <w:color w:val="1F2328"/>
        </w:rPr>
        <w:t>Environments where customer feedback and involvement are crucial.</w:t>
      </w:r>
    </w:p>
    <w:p w:rsidR="00FC4B60" w:rsidRPr="00FC4B60" w:rsidRDefault="00FC4B60" w:rsidP="005A7DB1">
      <w:pPr>
        <w:pStyle w:val="ListParagraph"/>
        <w:numPr>
          <w:ilvl w:val="0"/>
          <w:numId w:val="1"/>
        </w:numPr>
        <w:ind w:left="1440"/>
        <w:rPr>
          <w:rFonts w:ascii="Arial" w:hAnsi="Arial" w:cs="Arial"/>
          <w:color w:val="1F2328"/>
        </w:rPr>
      </w:pPr>
      <w:r w:rsidRPr="00FC4B60">
        <w:rPr>
          <w:rFonts w:ascii="Arial" w:hAnsi="Arial" w:cs="Arial"/>
          <w:color w:val="1F2328"/>
        </w:rPr>
        <w:t>Development of innovative or user-focused products.</w:t>
      </w:r>
    </w:p>
    <w:p w:rsidR="00125751" w:rsidRDefault="00125751" w:rsidP="005A7DB1">
      <w:pPr>
        <w:ind w:left="720"/>
        <w:rPr>
          <w:rFonts w:ascii="Arial" w:hAnsi="Arial" w:cs="Arial"/>
          <w:b/>
          <w:color w:val="1F2328"/>
        </w:rPr>
      </w:pPr>
      <w:r>
        <w:rPr>
          <w:rFonts w:ascii="Arial" w:hAnsi="Arial" w:cs="Arial"/>
          <w:b/>
          <w:color w:val="1F2328"/>
        </w:rPr>
        <w:t>Comparison between waterfall and agile m</w:t>
      </w:r>
      <w:r w:rsidRPr="00125751">
        <w:rPr>
          <w:rFonts w:ascii="Arial" w:hAnsi="Arial" w:cs="Arial"/>
          <w:b/>
          <w:color w:val="1F2328"/>
        </w:rPr>
        <w:t>ethodology</w:t>
      </w:r>
      <w:r w:rsidR="00A744E6">
        <w:rPr>
          <w:rFonts w:ascii="Arial" w:hAnsi="Arial" w:cs="Arial"/>
          <w:b/>
          <w:color w:val="1F2328"/>
        </w:rPr>
        <w:t xml:space="preserve"> </w:t>
      </w:r>
      <w:r w:rsidR="00A744E6">
        <w:rPr>
          <w:rFonts w:ascii="Arial" w:hAnsi="Arial" w:cs="Arial"/>
          <w:color w:val="1F2328"/>
        </w:rPr>
        <w:fldChar w:fldCharType="begin"/>
      </w:r>
      <w:r w:rsidR="00491479">
        <w:rPr>
          <w:rFonts w:ascii="Arial" w:hAnsi="Arial" w:cs="Arial"/>
          <w:color w:val="1F2328"/>
        </w:rPr>
        <w:instrText xml:space="preserve"> ADDIN ZOTERO_ITEM CSL_CITATION {"citationID":"G41fgsXd","properties":{"formattedCitation":"(Freeman, 2022)","plainCitation":"(Freeman, 2022)","noteIndex":0},"citationItems":[{"id":21,"uris":["http://zotero.org/users/local/d1ZbIEaC/items/KQRAUKAU"],"itemData":{"id":21,"type":"post-weblog","abstract":"Software development projects can be divided into two main types: The Waterfall Model and the Agile Model. A waterfall model project has a fixed schedule and budget and involves a sequence of defined steps to build a project. An agile model project has an evolving scope and is designed to be flexible and responsive to changing conditions. Both process models are based on the idea that each task should be broken down into smaller steps. However, they differ in the way they deliver. In waterfall projects, everything is done according to a planned schedule, with the product's budget, scope, and quality controlled by the project's beginning. In agile projects, decisions are made at the outset, and the team collaborates in the software solution's planning, delivery, and ongoing maintenance.","container-title":"Agile VS Waterfall: A Complete Comparison","title":"Comparison Between Agile VS Waterfall","title-short":"Agile Vs Waterfall","URL":"https://www.edrawsoft.com/agile-vs-waterfall.html","author":[{"family":"Freeman","given":"James"}],"issued":{"date-parts":[["2022",6,2]]}}}],"schema":"https://github.com/citation-style-language/schema/raw/master/csl-citation.json"} </w:instrText>
      </w:r>
      <w:r w:rsidR="00A744E6">
        <w:rPr>
          <w:rFonts w:ascii="Arial" w:hAnsi="Arial" w:cs="Arial"/>
          <w:color w:val="1F2328"/>
        </w:rPr>
        <w:fldChar w:fldCharType="separate"/>
      </w:r>
      <w:r w:rsidR="00491479" w:rsidRPr="00491479">
        <w:rPr>
          <w:rFonts w:ascii="Arial" w:hAnsi="Arial" w:cs="Arial"/>
        </w:rPr>
        <w:t>(Freeman, 2022)</w:t>
      </w:r>
      <w:r w:rsidR="00A744E6">
        <w:rPr>
          <w:rFonts w:ascii="Arial" w:hAnsi="Arial" w:cs="Arial"/>
          <w:color w:val="1F2328"/>
        </w:rPr>
        <w:fldChar w:fldCharType="end"/>
      </w:r>
    </w:p>
    <w:p w:rsidR="00312066" w:rsidRPr="00312066" w:rsidRDefault="00312066" w:rsidP="005A7DB1">
      <w:pPr>
        <w:ind w:left="720"/>
        <w:rPr>
          <w:rFonts w:ascii="Arial" w:hAnsi="Arial" w:cs="Arial"/>
          <w:color w:val="1F2328"/>
        </w:rPr>
      </w:pPr>
      <w:r w:rsidRPr="00312066">
        <w:rPr>
          <w:rFonts w:ascii="Arial" w:hAnsi="Arial" w:cs="Arial"/>
          <w:color w:val="1F2328"/>
        </w:rPr>
        <w:t xml:space="preserve">Their shared objectives are to create software </w:t>
      </w:r>
      <w:proofErr w:type="spellStart"/>
      <w:r w:rsidRPr="00312066">
        <w:rPr>
          <w:rFonts w:ascii="Arial" w:hAnsi="Arial" w:cs="Arial"/>
          <w:color w:val="1F2328"/>
        </w:rPr>
        <w:t>programmes</w:t>
      </w:r>
      <w:proofErr w:type="spellEnd"/>
      <w:r w:rsidRPr="00312066">
        <w:rPr>
          <w:rFonts w:ascii="Arial" w:hAnsi="Arial" w:cs="Arial"/>
          <w:color w:val="1F2328"/>
        </w:rPr>
        <w:t xml:space="preserve"> of the highest </w:t>
      </w:r>
      <w:proofErr w:type="spellStart"/>
      <w:r w:rsidRPr="00312066">
        <w:rPr>
          <w:rFonts w:ascii="Arial" w:hAnsi="Arial" w:cs="Arial"/>
          <w:color w:val="1F2328"/>
        </w:rPr>
        <w:t>calibre</w:t>
      </w:r>
      <w:proofErr w:type="spellEnd"/>
      <w:r w:rsidRPr="00312066">
        <w:rPr>
          <w:rFonts w:ascii="Arial" w:hAnsi="Arial" w:cs="Arial"/>
          <w:color w:val="1F2328"/>
        </w:rPr>
        <w:t xml:space="preserve"> and satisfy their customers.</w:t>
      </w:r>
    </w:p>
    <w:p w:rsidR="00312066" w:rsidRPr="00312066" w:rsidRDefault="00312066" w:rsidP="005A7DB1">
      <w:pPr>
        <w:ind w:left="720"/>
        <w:rPr>
          <w:rFonts w:ascii="Arial" w:hAnsi="Arial" w:cs="Arial"/>
          <w:color w:val="1F2328"/>
        </w:rPr>
      </w:pPr>
      <w:r w:rsidRPr="00312066">
        <w:rPr>
          <w:rFonts w:ascii="Arial" w:hAnsi="Arial" w:cs="Arial"/>
          <w:color w:val="1F2328"/>
        </w:rPr>
        <w:t>They carry out identical tasks, such as gathering requirements, designing, creating, testing, and implementing.</w:t>
      </w:r>
    </w:p>
    <w:p w:rsidR="002D06EB" w:rsidRDefault="00312066" w:rsidP="005A7DB1">
      <w:pPr>
        <w:ind w:left="720"/>
        <w:rPr>
          <w:rFonts w:ascii="Arial" w:hAnsi="Arial" w:cs="Arial"/>
          <w:color w:val="1F2328"/>
        </w:rPr>
      </w:pPr>
      <w:r w:rsidRPr="00312066">
        <w:rPr>
          <w:rFonts w:ascii="Arial" w:hAnsi="Arial" w:cs="Arial"/>
          <w:color w:val="1F2328"/>
        </w:rPr>
        <w:t>Planning, implementing the project, and tracking its advancement using the two approaches form the basis of any project.</w:t>
      </w:r>
    </w:p>
    <w:p w:rsidR="00D72B5B" w:rsidRDefault="00D72B5B" w:rsidP="005A7DB1">
      <w:pPr>
        <w:ind w:left="720"/>
        <w:rPr>
          <w:rFonts w:ascii="Arial" w:hAnsi="Arial" w:cs="Arial"/>
          <w:b/>
          <w:color w:val="1F2328"/>
        </w:rPr>
      </w:pPr>
    </w:p>
    <w:p w:rsidR="00D72B5B" w:rsidRDefault="00D72B5B" w:rsidP="005A7DB1">
      <w:pPr>
        <w:ind w:left="720"/>
        <w:rPr>
          <w:rFonts w:ascii="Arial" w:hAnsi="Arial" w:cs="Arial"/>
          <w:b/>
          <w:color w:val="1F2328"/>
        </w:rPr>
      </w:pPr>
    </w:p>
    <w:p w:rsidR="00D72B5B" w:rsidRDefault="00D72B5B" w:rsidP="00312066">
      <w:pPr>
        <w:rPr>
          <w:rFonts w:ascii="Arial" w:hAnsi="Arial" w:cs="Arial"/>
          <w:b/>
          <w:color w:val="1F2328"/>
        </w:rPr>
      </w:pPr>
      <w:r w:rsidRPr="00D72B5B">
        <w:rPr>
          <w:rFonts w:ascii="Arial" w:hAnsi="Arial" w:cs="Arial"/>
          <w:b/>
          <w:color w:val="1F2328"/>
        </w:rPr>
        <w:t>What is requirements engineering? Describe the process and its importance in the software development lifecycle. Software Design Principles:</w:t>
      </w:r>
    </w:p>
    <w:p w:rsidR="00D72B5B" w:rsidRDefault="00765625" w:rsidP="005A7DB1">
      <w:pPr>
        <w:ind w:left="720"/>
        <w:rPr>
          <w:rFonts w:ascii="Arial" w:hAnsi="Arial" w:cs="Arial"/>
          <w:color w:val="1F2328"/>
        </w:rPr>
      </w:pPr>
      <w:r w:rsidRPr="00765625">
        <w:rPr>
          <w:rFonts w:ascii="Arial" w:hAnsi="Arial" w:cs="Arial"/>
          <w:color w:val="1F2328"/>
        </w:rPr>
        <w:t>Requirements engineering (RE) is the process of discovering the purpose for which a software</w:t>
      </w:r>
      <w:r w:rsidR="00C947CC">
        <w:rPr>
          <w:rFonts w:ascii="Arial" w:hAnsi="Arial" w:cs="Arial"/>
          <w:color w:val="1F2328"/>
        </w:rPr>
        <w:t xml:space="preserve"> / product</w:t>
      </w:r>
      <w:r w:rsidRPr="00765625">
        <w:rPr>
          <w:rFonts w:ascii="Arial" w:hAnsi="Arial" w:cs="Arial"/>
          <w:color w:val="1F2328"/>
        </w:rPr>
        <w:t xml:space="preserve"> is </w:t>
      </w:r>
      <w:r w:rsidR="00C947CC" w:rsidRPr="00765625">
        <w:rPr>
          <w:rFonts w:ascii="Arial" w:hAnsi="Arial" w:cs="Arial"/>
          <w:color w:val="1F2328"/>
        </w:rPr>
        <w:t>intended, by</w:t>
      </w:r>
      <w:r w:rsidRPr="00765625">
        <w:rPr>
          <w:rFonts w:ascii="Arial" w:hAnsi="Arial" w:cs="Arial"/>
          <w:color w:val="1F2328"/>
        </w:rPr>
        <w:t xml:space="preserve"> identifying stakeholders and their needs, and</w:t>
      </w:r>
      <w:r w:rsidR="00C947CC">
        <w:rPr>
          <w:rFonts w:ascii="Arial" w:hAnsi="Arial" w:cs="Arial"/>
          <w:color w:val="1F2328"/>
        </w:rPr>
        <w:t xml:space="preserve"> </w:t>
      </w:r>
      <w:r w:rsidRPr="00765625">
        <w:rPr>
          <w:rFonts w:ascii="Arial" w:hAnsi="Arial" w:cs="Arial"/>
          <w:color w:val="1F2328"/>
        </w:rPr>
        <w:t xml:space="preserve">documenting these in a form that is amenable to </w:t>
      </w:r>
      <w:r w:rsidR="00C947CC" w:rsidRPr="00765625">
        <w:rPr>
          <w:rFonts w:ascii="Arial" w:hAnsi="Arial" w:cs="Arial"/>
          <w:color w:val="1F2328"/>
        </w:rPr>
        <w:t>analysis, communication</w:t>
      </w:r>
      <w:r w:rsidRPr="00765625">
        <w:rPr>
          <w:rFonts w:ascii="Arial" w:hAnsi="Arial" w:cs="Arial"/>
          <w:color w:val="1F2328"/>
        </w:rPr>
        <w:t>, and subsequent implementation.</w:t>
      </w:r>
      <w:r w:rsidR="00C947CC">
        <w:rPr>
          <w:rFonts w:ascii="Arial" w:hAnsi="Arial" w:cs="Arial"/>
          <w:color w:val="1F2328"/>
        </w:rPr>
        <w:t xml:space="preserve"> </w:t>
      </w:r>
      <w:r w:rsidR="00C947CC">
        <w:rPr>
          <w:rFonts w:ascii="Arial" w:hAnsi="Arial" w:cs="Arial"/>
          <w:color w:val="1F2328"/>
        </w:rPr>
        <w:fldChar w:fldCharType="begin"/>
      </w:r>
      <w:r w:rsidR="00C947CC">
        <w:rPr>
          <w:rFonts w:ascii="Arial" w:hAnsi="Arial" w:cs="Arial"/>
          <w:color w:val="1F2328"/>
        </w:rPr>
        <w:instrText xml:space="preserve"> ADDIN ZOTERO_ITEM CSL_CITATION {"citationID":"CHPhaPH3","properties":{"formattedCitation":"(Nuseibeh &amp; Easterbrook, 2000)","plainCitation":"(Nuseibeh &amp; Easterbrook, 2000)","noteIndex":0},"citationItems":[{"id":23,"uris":["http://zotero.org/users/local/d1ZbIEaC/items/N9ECICAS"],"itemData":{"id":23,"type":"paper-conference","abstract":"This paper presents an overview of the field of software systems requirements engineering (RE). It describes the main areas of RE practice, and highlights some key open research issues for the future.","container-title":"Proceedings of the Conference on The Future of Software Engineering","DOI":"10.1145/336512.336523","event-place":"Limerick Ireland","event-title":"ICSE00: 22nd International Conference on Software Engineering","ISBN":"978-1-58113-253-3","language":"en","page":"35-46","publisher":"ACM","publisher-place":"Limerick Ireland","source":"DOI.org (Crossref)","title":"Requirements engineering: a roadmap","title-short":"Requirements engineering","URL":"https://dl.acm.org/doi/10.1145/336512.336523","author":[{"family":"Nuseibeh","given":"Bashar"},{"family":"Easterbrook","given":"Steve"}],"accessed":{"date-parts":[["2024",6,2]]},"issued":{"date-parts":[["2000",5]]}}}],"schema":"https://github.com/citation-style-language/schema/raw/master/csl-citation.json"} </w:instrText>
      </w:r>
      <w:r w:rsidR="00C947CC">
        <w:rPr>
          <w:rFonts w:ascii="Arial" w:hAnsi="Arial" w:cs="Arial"/>
          <w:color w:val="1F2328"/>
        </w:rPr>
        <w:fldChar w:fldCharType="separate"/>
      </w:r>
      <w:r w:rsidR="00C947CC" w:rsidRPr="00C947CC">
        <w:rPr>
          <w:rFonts w:ascii="Arial" w:hAnsi="Arial" w:cs="Arial"/>
        </w:rPr>
        <w:t>(Nuseibeh &amp; Easterbrook, 2000)</w:t>
      </w:r>
      <w:r w:rsidR="00C947CC">
        <w:rPr>
          <w:rFonts w:ascii="Arial" w:hAnsi="Arial" w:cs="Arial"/>
          <w:color w:val="1F2328"/>
        </w:rPr>
        <w:fldChar w:fldCharType="end"/>
      </w:r>
    </w:p>
    <w:p w:rsidR="00AC4144" w:rsidRPr="00AC4144" w:rsidRDefault="00AC4144" w:rsidP="005A7DB1">
      <w:pPr>
        <w:ind w:left="720"/>
        <w:rPr>
          <w:rFonts w:ascii="Arial" w:hAnsi="Arial" w:cs="Arial"/>
          <w:b/>
          <w:color w:val="1F2328"/>
        </w:rPr>
      </w:pPr>
      <w:r w:rsidRPr="00AC4144">
        <w:rPr>
          <w:rFonts w:ascii="Arial" w:hAnsi="Arial" w:cs="Arial"/>
          <w:b/>
          <w:color w:val="1F2328"/>
        </w:rPr>
        <w:t>Importance of Requirement Engineering:</w:t>
      </w:r>
    </w:p>
    <w:p w:rsidR="00AC4144" w:rsidRDefault="00AC4144" w:rsidP="005A7DB1">
      <w:pPr>
        <w:ind w:left="720"/>
        <w:rPr>
          <w:rFonts w:ascii="Arial" w:hAnsi="Arial" w:cs="Arial"/>
          <w:color w:val="1F2328"/>
        </w:rPr>
      </w:pPr>
      <w:r w:rsidRPr="00AC4144">
        <w:rPr>
          <w:rFonts w:ascii="Arial" w:hAnsi="Arial" w:cs="Arial"/>
          <w:color w:val="1F2328"/>
        </w:rPr>
        <w:t>Req</w:t>
      </w:r>
      <w:r>
        <w:rPr>
          <w:rFonts w:ascii="Arial" w:hAnsi="Arial" w:cs="Arial"/>
          <w:color w:val="1F2328"/>
        </w:rPr>
        <w:t>uirement Engineering is used</w:t>
      </w:r>
      <w:r w:rsidRPr="00AC4144">
        <w:rPr>
          <w:rFonts w:ascii="Arial" w:hAnsi="Arial" w:cs="Arial"/>
          <w:color w:val="1F2328"/>
        </w:rPr>
        <w:t xml:space="preserve"> to develop effective software and in reducing software errors at the early stage of the development of software. Since Requirement Engineering (RE) has great role in different stages of the SDLC, its consideration in software development is crucial.</w:t>
      </w:r>
      <w:r w:rsidR="006D3095">
        <w:rPr>
          <w:rFonts w:ascii="Arial" w:hAnsi="Arial" w:cs="Arial"/>
          <w:color w:val="1F2328"/>
        </w:rPr>
        <w:fldChar w:fldCharType="begin"/>
      </w:r>
      <w:r w:rsidR="006D3095">
        <w:rPr>
          <w:rFonts w:ascii="Arial" w:hAnsi="Arial" w:cs="Arial"/>
          <w:color w:val="1F2328"/>
        </w:rPr>
        <w:instrText xml:space="preserve"> ADDIN ZOTERO_ITEM CSL_CITATION {"citationID":"tzdWtzdD","properties":{"formattedCitation":"(Chakraborty et al., 2012)","plainCitation":"(Chakraborty et al., 2012)","noteIndex":0},"citationItems":[{"id":25,"uris":["http://zotero.org/users/local/d1ZbIEaC/items/MPSSL8KI"],"itemData":{"id":25,"type":"article-journal","abstract":"The Requirement Engineering (RE) is the most important phase of the software development life cycle (SDLC). This phase is used to translate the imprecise, incomplete needs and wishes of the potential users of software into complete, precise and formal specifications. The specifications act as the contract between the software users and the developers. Therefore the importance of Requirement Engineering is enormous to develop effective software and in reducing software errors at the early stage of the development of software. Since Requirement Engineering (RE) has great role in different stages of the SDLC, its consideration in software development is crucial. There exist a number of approaches for requirement engineering. Among the approaches, object-based and problem domain-based approaches are widely used. An effective analysis of methods is essential for the appropriate capturing of requirements. Taking the above viewpoint into account, this paper demonstrates an effective method of requirement engineering, which plays an important role in different phases of the SDLC. Hospital can be seen as an example of a complex system. Therefore, the paper considers Hospital as a case study for which a software system has been developed taking the mentioned approach into account.","issue":"5","language":"en","source":"Zotero","title":"The Role of Requirement Engineering in Software Development Life Cycle","volume":"3","author":[{"family":"Chakraborty","given":"Abhijit"},{"family":"Baowaly","given":"Mrinal Kanti"},{"family":"Arefin","given":"Ashraful"},{"family":"Bahar","given":"Ali Newaz"}],"issued":{"date-parts":[["2012"]]}}}],"schema":"https://github.com/citation-style-language/schema/raw/master/csl-citation.json"} </w:instrText>
      </w:r>
      <w:r w:rsidR="006D3095">
        <w:rPr>
          <w:rFonts w:ascii="Arial" w:hAnsi="Arial" w:cs="Arial"/>
          <w:color w:val="1F2328"/>
        </w:rPr>
        <w:fldChar w:fldCharType="separate"/>
      </w:r>
      <w:r w:rsidR="006D3095" w:rsidRPr="006D3095">
        <w:rPr>
          <w:rFonts w:ascii="Arial" w:hAnsi="Arial" w:cs="Arial"/>
        </w:rPr>
        <w:t>(Chakraborty et al., 2012)</w:t>
      </w:r>
      <w:r w:rsidR="006D3095">
        <w:rPr>
          <w:rFonts w:ascii="Arial" w:hAnsi="Arial" w:cs="Arial"/>
          <w:color w:val="1F2328"/>
        </w:rPr>
        <w:fldChar w:fldCharType="end"/>
      </w:r>
    </w:p>
    <w:p w:rsidR="00771D35" w:rsidRPr="00771D35" w:rsidRDefault="00771D35" w:rsidP="005A7DB1">
      <w:pPr>
        <w:ind w:left="720"/>
        <w:rPr>
          <w:rFonts w:ascii="Arial" w:hAnsi="Arial" w:cs="Arial"/>
          <w:b/>
          <w:color w:val="1F2328"/>
        </w:rPr>
      </w:pPr>
      <w:r w:rsidRPr="00771D35">
        <w:rPr>
          <w:rFonts w:ascii="Arial" w:hAnsi="Arial" w:cs="Arial"/>
          <w:b/>
          <w:color w:val="1F2328"/>
        </w:rPr>
        <w:t>Process of Requirement Engineering</w:t>
      </w:r>
      <w:r w:rsidR="00AC4144">
        <w:rPr>
          <w:rFonts w:ascii="Arial" w:hAnsi="Arial" w:cs="Arial"/>
          <w:b/>
          <w:color w:val="1F2328"/>
        </w:rPr>
        <w:t xml:space="preserve"> </w:t>
      </w:r>
      <w:r w:rsidR="00AC4144">
        <w:rPr>
          <w:rFonts w:ascii="Arial" w:hAnsi="Arial" w:cs="Arial"/>
          <w:b/>
          <w:color w:val="1F2328"/>
        </w:rPr>
        <w:fldChar w:fldCharType="begin"/>
      </w:r>
      <w:r w:rsidR="00AC4144">
        <w:rPr>
          <w:rFonts w:ascii="Arial" w:hAnsi="Arial" w:cs="Arial"/>
          <w:b/>
          <w:color w:val="1F2328"/>
        </w:rPr>
        <w:instrText xml:space="preserve"> ADDIN ZOTERO_ITEM CSL_CITATION {"citationID":"kzstJ1AO","properties":{"formattedCitation":"(Nuseibeh &amp; Easterbrook, 2000)","plainCitation":"(Nuseibeh &amp; Easterbrook, 2000)","noteIndex":0},"citationItems":[{"id":23,"uris":["http://zotero.org/users/local/d1ZbIEaC/items/N9ECICAS"],"itemData":{"id":23,"type":"paper-conference","abstract":"This paper presents an overview of the field of software systems requirements engineering (RE). It describes the main areas of RE practice, and highlights some key open research issues for the future.","container-title":"Proceedings of the Conference on The Future of Software Engineering","DOI":"10.1145/336512.336523","event-place":"Limerick Ireland","event-title":"ICSE00: 22nd International Conference on Software Engineering","ISBN":"978-1-58113-253-3","language":"en","page":"35-46","publisher":"ACM","publisher-place":"Limerick Ireland","source":"DOI.org (Crossref)","title":"Requirements engineering: a roadmap","title-short":"Requirements engineering","URL":"https://dl.acm.org/doi/10.1145/336512.336523","author":[{"family":"Nuseibeh","given":"Bashar"},{"family":"Easterbrook","given":"Steve"}],"accessed":{"date-parts":[["2024",6,2]]},"issued":{"date-parts":[["2000",5]]}}}],"schema":"https://github.com/citation-style-language/schema/raw/master/csl-citation.json"} </w:instrText>
      </w:r>
      <w:r w:rsidR="00AC4144">
        <w:rPr>
          <w:rFonts w:ascii="Arial" w:hAnsi="Arial" w:cs="Arial"/>
          <w:b/>
          <w:color w:val="1F2328"/>
        </w:rPr>
        <w:fldChar w:fldCharType="separate"/>
      </w:r>
      <w:r w:rsidR="00AC4144" w:rsidRPr="00AC4144">
        <w:rPr>
          <w:rFonts w:ascii="Arial" w:hAnsi="Arial" w:cs="Arial"/>
        </w:rPr>
        <w:t>(Nuseibeh &amp; Easterbrook, 2000)</w:t>
      </w:r>
      <w:r w:rsidR="00AC4144">
        <w:rPr>
          <w:rFonts w:ascii="Arial" w:hAnsi="Arial" w:cs="Arial"/>
          <w:b/>
          <w:color w:val="1F2328"/>
        </w:rPr>
        <w:fldChar w:fldCharType="end"/>
      </w:r>
    </w:p>
    <w:p w:rsidR="00771D35" w:rsidRPr="00771D35" w:rsidRDefault="00771D35" w:rsidP="005A7DB1">
      <w:pPr>
        <w:ind w:left="720"/>
        <w:rPr>
          <w:rFonts w:ascii="Arial" w:hAnsi="Arial" w:cs="Arial"/>
          <w:b/>
          <w:color w:val="1F2328"/>
        </w:rPr>
      </w:pPr>
      <w:r w:rsidRPr="00771D35">
        <w:rPr>
          <w:rFonts w:ascii="Arial" w:hAnsi="Arial" w:cs="Arial"/>
          <w:b/>
          <w:color w:val="1F2328"/>
        </w:rPr>
        <w:t>Elicitation Requirements</w:t>
      </w:r>
    </w:p>
    <w:p w:rsidR="00771D35" w:rsidRDefault="00771D35" w:rsidP="005A7DB1">
      <w:pPr>
        <w:ind w:left="720"/>
        <w:rPr>
          <w:rFonts w:ascii="Arial" w:hAnsi="Arial" w:cs="Arial"/>
          <w:color w:val="1F2328"/>
        </w:rPr>
      </w:pPr>
      <w:r w:rsidRPr="00771D35">
        <w:rPr>
          <w:rFonts w:ascii="Arial" w:hAnsi="Arial" w:cs="Arial"/>
          <w:color w:val="1F2328"/>
        </w:rPr>
        <w:t xml:space="preserve">The activity that is most frequently </w:t>
      </w:r>
      <w:proofErr w:type="spellStart"/>
      <w:r w:rsidRPr="00771D35">
        <w:rPr>
          <w:rFonts w:ascii="Arial" w:hAnsi="Arial" w:cs="Arial"/>
          <w:color w:val="1F2328"/>
        </w:rPr>
        <w:t>recognised</w:t>
      </w:r>
      <w:proofErr w:type="spellEnd"/>
      <w:r w:rsidRPr="00771D35">
        <w:rPr>
          <w:rFonts w:ascii="Arial" w:hAnsi="Arial" w:cs="Arial"/>
          <w:color w:val="1F2328"/>
        </w:rPr>
        <w:t xml:space="preserve"> as the start of the RE process is probably requirement elicitation. It is preferable to use the term "elicitation" rather than "capture" to avoid giving the impression that requirements can be found and gathered by merely asking the proper questions. Before the requirements engineer is comfortable that a comprehensive enough collection of requirements for a system has been gathered, information obtained during requirements elicitation frequently needs to be understood, </w:t>
      </w:r>
      <w:proofErr w:type="spellStart"/>
      <w:r w:rsidRPr="00771D35">
        <w:rPr>
          <w:rFonts w:ascii="Arial" w:hAnsi="Arial" w:cs="Arial"/>
          <w:color w:val="1F2328"/>
        </w:rPr>
        <w:t>analysed</w:t>
      </w:r>
      <w:proofErr w:type="spellEnd"/>
      <w:r w:rsidRPr="00771D35">
        <w:rPr>
          <w:rFonts w:ascii="Arial" w:hAnsi="Arial" w:cs="Arial"/>
          <w:color w:val="1F2328"/>
        </w:rPr>
        <w:t>, modelled, and validated.</w:t>
      </w:r>
    </w:p>
    <w:p w:rsidR="00771D35" w:rsidRPr="00771D35" w:rsidRDefault="00771D35" w:rsidP="005A7DB1">
      <w:pPr>
        <w:ind w:left="720"/>
        <w:rPr>
          <w:rFonts w:ascii="Arial" w:hAnsi="Arial" w:cs="Arial"/>
          <w:b/>
          <w:color w:val="1F2328"/>
        </w:rPr>
      </w:pPr>
      <w:r w:rsidRPr="00771D35">
        <w:rPr>
          <w:rFonts w:ascii="Arial" w:hAnsi="Arial" w:cs="Arial"/>
          <w:b/>
          <w:color w:val="1F2328"/>
        </w:rPr>
        <w:t xml:space="preserve">Modelling and </w:t>
      </w:r>
      <w:proofErr w:type="spellStart"/>
      <w:r w:rsidRPr="00771D35">
        <w:rPr>
          <w:rFonts w:ascii="Arial" w:hAnsi="Arial" w:cs="Arial"/>
          <w:b/>
          <w:color w:val="1F2328"/>
        </w:rPr>
        <w:t>Analysing</w:t>
      </w:r>
      <w:proofErr w:type="spellEnd"/>
      <w:r w:rsidRPr="00771D35">
        <w:rPr>
          <w:rFonts w:ascii="Arial" w:hAnsi="Arial" w:cs="Arial"/>
          <w:b/>
          <w:color w:val="1F2328"/>
        </w:rPr>
        <w:t xml:space="preserve"> Requirements</w:t>
      </w:r>
    </w:p>
    <w:p w:rsidR="00771D35" w:rsidRDefault="00771D35" w:rsidP="005A7DB1">
      <w:pPr>
        <w:ind w:left="720"/>
        <w:rPr>
          <w:rFonts w:ascii="Arial" w:hAnsi="Arial" w:cs="Arial"/>
          <w:color w:val="1F2328"/>
        </w:rPr>
      </w:pPr>
      <w:r w:rsidRPr="00771D35">
        <w:rPr>
          <w:rFonts w:ascii="Arial" w:hAnsi="Arial" w:cs="Arial"/>
          <w:color w:val="1F2328"/>
        </w:rPr>
        <w:t>A key component of RE is modelling, which is the creation of abstract descriptions that allow for interpretation. A wide variety of RE process outputs can be represented using models. Additionally, a lot of modelling techniques are employed as elicitation tools, with the generated partial models and modelling notation serving as catalysts for additional data collection.</w:t>
      </w:r>
    </w:p>
    <w:p w:rsidR="00771D35" w:rsidRDefault="00E605C5" w:rsidP="005A7DB1">
      <w:pPr>
        <w:ind w:left="720"/>
        <w:rPr>
          <w:rFonts w:ascii="Arial" w:hAnsi="Arial" w:cs="Arial"/>
          <w:b/>
          <w:color w:val="1F2328"/>
        </w:rPr>
      </w:pPr>
      <w:r w:rsidRPr="00E605C5">
        <w:rPr>
          <w:rFonts w:ascii="Arial" w:hAnsi="Arial" w:cs="Arial"/>
          <w:b/>
          <w:color w:val="1F2328"/>
        </w:rPr>
        <w:t>Communicating Requirements</w:t>
      </w:r>
    </w:p>
    <w:p w:rsidR="00C947CC" w:rsidRPr="001C59CD" w:rsidRDefault="001C59CD" w:rsidP="005A7DB1">
      <w:pPr>
        <w:ind w:left="720"/>
        <w:rPr>
          <w:rFonts w:ascii="Arial" w:hAnsi="Arial" w:cs="Arial"/>
          <w:color w:val="1F2328"/>
        </w:rPr>
      </w:pPr>
      <w:r w:rsidRPr="001C59CD">
        <w:rPr>
          <w:rFonts w:ascii="Arial" w:hAnsi="Arial" w:cs="Arial"/>
          <w:color w:val="1F2328"/>
        </w:rPr>
        <w:t xml:space="preserve">Requirement Engineering is not only a process of discovering and specifying requirements, it is also a process of facilitating effective communication of these requirements among different stakeholders. The way in which requirements are documented plays an important role in ensuring that they can be read, </w:t>
      </w:r>
      <w:proofErr w:type="spellStart"/>
      <w:r w:rsidRPr="001C59CD">
        <w:rPr>
          <w:rFonts w:ascii="Arial" w:hAnsi="Arial" w:cs="Arial"/>
          <w:color w:val="1F2328"/>
        </w:rPr>
        <w:t>analysed</w:t>
      </w:r>
      <w:proofErr w:type="spellEnd"/>
      <w:r w:rsidRPr="001C59CD">
        <w:rPr>
          <w:rFonts w:ascii="Arial" w:hAnsi="Arial" w:cs="Arial"/>
          <w:color w:val="1F2328"/>
        </w:rPr>
        <w:t>, (re-)written, and validated.</w:t>
      </w:r>
    </w:p>
    <w:p w:rsidR="00AF5B4C" w:rsidRDefault="001C59CD" w:rsidP="005A7DB1">
      <w:pPr>
        <w:ind w:left="720"/>
        <w:rPr>
          <w:rFonts w:ascii="Arial" w:hAnsi="Arial" w:cs="Arial"/>
          <w:b/>
          <w:color w:val="1F2328"/>
        </w:rPr>
      </w:pPr>
      <w:r>
        <w:rPr>
          <w:rFonts w:ascii="Arial" w:hAnsi="Arial" w:cs="Arial"/>
          <w:b/>
          <w:color w:val="1F2328"/>
        </w:rPr>
        <w:t xml:space="preserve">Agreeing </w:t>
      </w:r>
      <w:proofErr w:type="spellStart"/>
      <w:r>
        <w:rPr>
          <w:rFonts w:ascii="Arial" w:hAnsi="Arial" w:cs="Arial"/>
          <w:b/>
          <w:color w:val="1F2328"/>
        </w:rPr>
        <w:t>Requireim</w:t>
      </w:r>
      <w:r w:rsidRPr="001C59CD">
        <w:rPr>
          <w:rFonts w:ascii="Arial" w:hAnsi="Arial" w:cs="Arial"/>
          <w:b/>
          <w:color w:val="1F2328"/>
        </w:rPr>
        <w:t>ents</w:t>
      </w:r>
      <w:proofErr w:type="spellEnd"/>
    </w:p>
    <w:p w:rsidR="001C59CD" w:rsidRDefault="001C59CD" w:rsidP="005A7DB1">
      <w:pPr>
        <w:ind w:left="720"/>
        <w:rPr>
          <w:rFonts w:ascii="Arial" w:hAnsi="Arial" w:cs="Arial"/>
          <w:color w:val="1F2328"/>
        </w:rPr>
      </w:pPr>
      <w:r w:rsidRPr="001C59CD">
        <w:rPr>
          <w:rFonts w:ascii="Arial" w:hAnsi="Arial" w:cs="Arial"/>
          <w:color w:val="1F2328"/>
        </w:rPr>
        <w:t xml:space="preserve">Keeping all stakeholders in accord during the elicitation and modelling of needs can be challenging, particularly when there are conflicting objectives among the parties. Remember that validation is the process of proving that the models and requirements that were elicited accurately reflect the needs of the stakeholders. A prerequisite for both </w:t>
      </w:r>
      <w:r w:rsidRPr="001C59CD">
        <w:rPr>
          <w:rFonts w:ascii="Arial" w:hAnsi="Arial" w:cs="Arial"/>
          <w:color w:val="1F2328"/>
        </w:rPr>
        <w:lastRenderedPageBreak/>
        <w:t>requirement validation and stakeholder conflict resolution is an explicit description of the requirements.</w:t>
      </w:r>
    </w:p>
    <w:p w:rsidR="001C59CD" w:rsidRDefault="001C59CD" w:rsidP="005A7DB1">
      <w:pPr>
        <w:ind w:left="720"/>
        <w:rPr>
          <w:rFonts w:ascii="Arial" w:hAnsi="Arial" w:cs="Arial"/>
          <w:b/>
          <w:color w:val="1F2328"/>
        </w:rPr>
      </w:pPr>
      <w:r w:rsidRPr="001C59CD">
        <w:rPr>
          <w:rFonts w:ascii="Arial" w:hAnsi="Arial" w:cs="Arial"/>
          <w:b/>
          <w:color w:val="1F2328"/>
        </w:rPr>
        <w:t>Evolving Requirements</w:t>
      </w:r>
    </w:p>
    <w:p w:rsidR="001C59CD" w:rsidRDefault="001C59CD" w:rsidP="005A7DB1">
      <w:pPr>
        <w:ind w:left="720"/>
        <w:rPr>
          <w:rFonts w:ascii="Arial" w:hAnsi="Arial" w:cs="Arial"/>
          <w:color w:val="1F2328"/>
        </w:rPr>
      </w:pPr>
      <w:r w:rsidRPr="001C59CD">
        <w:rPr>
          <w:rFonts w:ascii="Arial" w:hAnsi="Arial" w:cs="Arial"/>
          <w:color w:val="1F2328"/>
        </w:rPr>
        <w:t>Stakeholder requirements and the environment in which they operate are constant sources of evolution for successful software systems. As a result, one of the core functions of requirement engineering is change management.</w:t>
      </w:r>
    </w:p>
    <w:p w:rsidR="003724CB" w:rsidRDefault="003724CB" w:rsidP="005A7DB1">
      <w:pPr>
        <w:ind w:left="720"/>
        <w:rPr>
          <w:rFonts w:ascii="Arial" w:hAnsi="Arial" w:cs="Arial"/>
          <w:b/>
          <w:color w:val="1F2328"/>
        </w:rPr>
      </w:pPr>
      <w:r w:rsidRPr="003724CB">
        <w:rPr>
          <w:rFonts w:ascii="Arial" w:hAnsi="Arial" w:cs="Arial"/>
          <w:b/>
          <w:color w:val="1F2328"/>
        </w:rPr>
        <w:t>Software Design Principles</w:t>
      </w:r>
      <w:r w:rsidR="001548D1">
        <w:rPr>
          <w:rFonts w:ascii="Arial" w:hAnsi="Arial" w:cs="Arial"/>
          <w:b/>
          <w:color w:val="1F2328"/>
        </w:rPr>
        <w:t xml:space="preserve"> </w:t>
      </w:r>
      <w:r w:rsidR="007E24D3">
        <w:rPr>
          <w:rFonts w:ascii="Arial" w:hAnsi="Arial" w:cs="Arial"/>
          <w:b/>
          <w:color w:val="1F2328"/>
        </w:rPr>
        <w:fldChar w:fldCharType="begin"/>
      </w:r>
      <w:r w:rsidR="007E24D3">
        <w:rPr>
          <w:rFonts w:ascii="Arial" w:hAnsi="Arial" w:cs="Arial"/>
          <w:b/>
          <w:color w:val="1F2328"/>
        </w:rPr>
        <w:instrText xml:space="preserve"> ADDIN ZOTERO_ITEM CSL_CITATION {"citationID":"JwOUuQBX","properties":{"formattedCitation":"(Team, n.d.)","plainCitation":"(Team, n.d.)","noteIndex":0},"citationItems":[{"id":27,"uris":["http://zotero.org/users/local/d1ZbIEaC/items/JI8JCVMB"],"itemData":{"id":27,"type":"post-weblog","abstract":"Software design principles are general guidelines and best practices that are used to create software that is maintainable, scalable, and efficient. These principles are intended to guide the process of designing software and help ensure that it is well-structured, easy to understand, and easy to modify, reducing the likelihood of bugs and improving the overall quality of the software.","container-title":"6 Software design principles used by successful engineers","genre":"Blog","language":"English","title":"Software Design Principles","URL":"https://swimm.io/learn/system-design/6-software-design-principles-used-by-successful-engineers#:~:text=Software%20design%20principles%20are%20general,maintainable%2C%20scalable%2C%20and%20efficient.","author":[{"family":"Team","given":"Swimm"}],"accessed":{"date-parts":[["2024",6,2]]}}}],"schema":"https://github.com/citation-style-language/schema/raw/master/csl-citation.json"} </w:instrText>
      </w:r>
      <w:r w:rsidR="007E24D3">
        <w:rPr>
          <w:rFonts w:ascii="Arial" w:hAnsi="Arial" w:cs="Arial"/>
          <w:b/>
          <w:color w:val="1F2328"/>
        </w:rPr>
        <w:fldChar w:fldCharType="separate"/>
      </w:r>
      <w:r w:rsidR="007E24D3" w:rsidRPr="007E24D3">
        <w:rPr>
          <w:rFonts w:ascii="Arial" w:hAnsi="Arial" w:cs="Arial"/>
        </w:rPr>
        <w:t>(Team, n.d.)</w:t>
      </w:r>
      <w:r w:rsidR="007E24D3">
        <w:rPr>
          <w:rFonts w:ascii="Arial" w:hAnsi="Arial" w:cs="Arial"/>
          <w:b/>
          <w:color w:val="1F2328"/>
        </w:rPr>
        <w:fldChar w:fldCharType="end"/>
      </w:r>
    </w:p>
    <w:p w:rsidR="001548D1" w:rsidRPr="001548D1" w:rsidRDefault="001548D1" w:rsidP="005A7DB1">
      <w:pPr>
        <w:ind w:left="720"/>
        <w:rPr>
          <w:rFonts w:ascii="Arial" w:hAnsi="Arial" w:cs="Arial"/>
          <w:color w:val="1F2328"/>
        </w:rPr>
      </w:pPr>
      <w:r w:rsidRPr="001548D1">
        <w:rPr>
          <w:rFonts w:ascii="Arial" w:hAnsi="Arial" w:cs="Arial"/>
          <w:color w:val="1F2328"/>
        </w:rPr>
        <w:t>SOLID Principles</w:t>
      </w:r>
    </w:p>
    <w:p w:rsidR="001548D1" w:rsidRPr="001548D1" w:rsidRDefault="001548D1" w:rsidP="005A7DB1">
      <w:pPr>
        <w:ind w:left="720"/>
        <w:rPr>
          <w:rFonts w:ascii="Arial" w:hAnsi="Arial" w:cs="Arial"/>
          <w:color w:val="1F2328"/>
        </w:rPr>
      </w:pPr>
      <w:r w:rsidRPr="001548D1">
        <w:rPr>
          <w:rFonts w:ascii="Arial" w:hAnsi="Arial" w:cs="Arial"/>
          <w:color w:val="1F2328"/>
        </w:rPr>
        <w:t>The SOLID principles are a set of software design guidelines that help developers create more maintainable, flexible, and robust software systems.</w:t>
      </w:r>
    </w:p>
    <w:p w:rsidR="001548D1" w:rsidRPr="001548D1" w:rsidRDefault="001548D1" w:rsidP="005A7DB1">
      <w:pPr>
        <w:ind w:left="720"/>
        <w:rPr>
          <w:rFonts w:ascii="Arial" w:hAnsi="Arial" w:cs="Arial"/>
          <w:color w:val="1F2328"/>
        </w:rPr>
      </w:pPr>
      <w:r w:rsidRPr="001548D1">
        <w:rPr>
          <w:rFonts w:ascii="Arial" w:hAnsi="Arial" w:cs="Arial"/>
          <w:color w:val="1F2328"/>
        </w:rPr>
        <w:t>Don’t Repeat Yourself (DRY)</w:t>
      </w:r>
    </w:p>
    <w:p w:rsidR="001548D1" w:rsidRDefault="001548D1" w:rsidP="005A7DB1">
      <w:pPr>
        <w:ind w:left="720"/>
        <w:rPr>
          <w:rFonts w:ascii="Arial" w:hAnsi="Arial" w:cs="Arial"/>
          <w:color w:val="1F2328"/>
        </w:rPr>
      </w:pPr>
      <w:r w:rsidRPr="001548D1">
        <w:rPr>
          <w:rFonts w:ascii="Arial" w:hAnsi="Arial" w:cs="Arial"/>
          <w:color w:val="1F2328"/>
        </w:rPr>
        <w:t>The DRY principle emphasizes the importance of avoiding duplication in code. Duplication can lead to inconsistencies, increased maintenance effort, and a higher likelihood of introducing errors when changes are required.</w:t>
      </w:r>
    </w:p>
    <w:p w:rsidR="001548D1" w:rsidRDefault="001548D1" w:rsidP="005A7DB1">
      <w:pPr>
        <w:ind w:left="720"/>
        <w:rPr>
          <w:rFonts w:ascii="Arial" w:hAnsi="Arial" w:cs="Arial"/>
          <w:color w:val="1F2328"/>
        </w:rPr>
      </w:pPr>
      <w:r>
        <w:rPr>
          <w:rFonts w:ascii="Arial" w:hAnsi="Arial" w:cs="Arial"/>
          <w:color w:val="1F2328"/>
        </w:rPr>
        <w:t>Encapsulation</w:t>
      </w:r>
    </w:p>
    <w:p w:rsidR="001548D1" w:rsidRDefault="001548D1" w:rsidP="005A7DB1">
      <w:pPr>
        <w:ind w:left="720"/>
        <w:rPr>
          <w:rFonts w:ascii="Arial" w:hAnsi="Arial" w:cs="Arial"/>
          <w:color w:val="1F2328"/>
        </w:rPr>
      </w:pPr>
      <w:r w:rsidRPr="001548D1">
        <w:rPr>
          <w:rFonts w:ascii="Arial" w:hAnsi="Arial" w:cs="Arial"/>
          <w:color w:val="1F2328"/>
        </w:rPr>
        <w:t>Encapsulation is a core concept in object-oriented programming that promotes the bundling of data (attributes) and methods (functions) that operate on the data within a single unit, typically a class.</w:t>
      </w:r>
    </w:p>
    <w:p w:rsidR="001548D1" w:rsidRDefault="001548D1" w:rsidP="005A7DB1">
      <w:pPr>
        <w:ind w:left="720"/>
        <w:rPr>
          <w:rFonts w:ascii="Arial" w:hAnsi="Arial" w:cs="Arial"/>
          <w:color w:val="1F2328"/>
        </w:rPr>
      </w:pPr>
      <w:r w:rsidRPr="001548D1">
        <w:rPr>
          <w:rFonts w:ascii="Arial" w:hAnsi="Arial" w:cs="Arial"/>
          <w:color w:val="1F2328"/>
        </w:rPr>
        <w:t>Principle of Least Astonishment (</w:t>
      </w:r>
      <w:proofErr w:type="spellStart"/>
      <w:r w:rsidRPr="001548D1">
        <w:rPr>
          <w:rFonts w:ascii="Arial" w:hAnsi="Arial" w:cs="Arial"/>
          <w:color w:val="1F2328"/>
        </w:rPr>
        <w:t>PoLA</w:t>
      </w:r>
      <w:proofErr w:type="spellEnd"/>
      <w:r w:rsidRPr="001548D1">
        <w:rPr>
          <w:rFonts w:ascii="Arial" w:hAnsi="Arial" w:cs="Arial"/>
          <w:color w:val="1F2328"/>
        </w:rPr>
        <w:t>)</w:t>
      </w:r>
    </w:p>
    <w:p w:rsidR="001548D1" w:rsidRDefault="001548D1" w:rsidP="005A7DB1">
      <w:pPr>
        <w:ind w:left="720"/>
        <w:rPr>
          <w:rFonts w:ascii="Arial" w:hAnsi="Arial" w:cs="Arial"/>
          <w:color w:val="1F2328"/>
        </w:rPr>
      </w:pPr>
      <w:proofErr w:type="spellStart"/>
      <w:r w:rsidRPr="001548D1">
        <w:rPr>
          <w:rFonts w:ascii="Arial" w:hAnsi="Arial" w:cs="Arial"/>
          <w:color w:val="1F2328"/>
        </w:rPr>
        <w:t>PoLA</w:t>
      </w:r>
      <w:proofErr w:type="spellEnd"/>
      <w:r w:rsidRPr="001548D1">
        <w:rPr>
          <w:rFonts w:ascii="Arial" w:hAnsi="Arial" w:cs="Arial"/>
          <w:color w:val="1F2328"/>
        </w:rPr>
        <w:t xml:space="preserve"> is a design guideline that encourages developers to create software components that behave predictably and intuitively, minimizing surprises for users or other developers interacting with the component.</w:t>
      </w:r>
    </w:p>
    <w:p w:rsidR="00E25819" w:rsidRDefault="00E25819" w:rsidP="001548D1">
      <w:pPr>
        <w:rPr>
          <w:rFonts w:ascii="Arial" w:hAnsi="Arial" w:cs="Arial"/>
          <w:color w:val="1F2328"/>
        </w:rPr>
      </w:pPr>
    </w:p>
    <w:p w:rsidR="00E25819" w:rsidRPr="00A271E4" w:rsidRDefault="00E25819" w:rsidP="001548D1">
      <w:pPr>
        <w:rPr>
          <w:rFonts w:ascii="Arial" w:hAnsi="Arial" w:cs="Arial"/>
          <w:b/>
          <w:color w:val="1F2328"/>
        </w:rPr>
      </w:pPr>
      <w:r w:rsidRPr="00A271E4">
        <w:rPr>
          <w:rFonts w:ascii="Arial" w:hAnsi="Arial" w:cs="Arial"/>
          <w:b/>
          <w:color w:val="1F2328"/>
        </w:rPr>
        <w:t>Explain the concept of modularity in software design. How does it improve maintainability and scalability of software systems? Testing in Software Engineering:</w:t>
      </w:r>
    </w:p>
    <w:p w:rsidR="00F31900" w:rsidRDefault="00F31900" w:rsidP="00E346BF">
      <w:pPr>
        <w:ind w:left="720"/>
        <w:rPr>
          <w:rFonts w:ascii="Arial" w:hAnsi="Arial" w:cs="Arial"/>
          <w:color w:val="1F2328"/>
        </w:rPr>
      </w:pPr>
      <w:r w:rsidRPr="00F31900">
        <w:rPr>
          <w:rFonts w:ascii="Arial" w:hAnsi="Arial" w:cs="Arial"/>
          <w:b/>
          <w:color w:val="1F2328"/>
        </w:rPr>
        <w:t>Modularity</w:t>
      </w:r>
      <w:r w:rsidRPr="00F31900">
        <w:rPr>
          <w:rFonts w:ascii="Arial" w:hAnsi="Arial" w:cs="Arial"/>
          <w:color w:val="1F2328"/>
        </w:rPr>
        <w:t xml:space="preserve"> is a fundamental design principle in software engineering aimed at creating software in a way that minimizes dependencies among the components of a system. This helps to localize the impact of changes, simplifies maintenance, and enhances the understandability of the system.</w:t>
      </w:r>
      <w:r>
        <w:rPr>
          <w:rFonts w:ascii="Arial" w:hAnsi="Arial" w:cs="Arial"/>
          <w:color w:val="1F2328"/>
        </w:rPr>
        <w:t xml:space="preserve"> </w:t>
      </w:r>
    </w:p>
    <w:p w:rsidR="00A271E4" w:rsidRDefault="00A271E4" w:rsidP="00E346BF">
      <w:pPr>
        <w:ind w:left="720"/>
        <w:rPr>
          <w:rFonts w:ascii="Arial" w:hAnsi="Arial" w:cs="Arial"/>
          <w:b/>
          <w:color w:val="1F2328"/>
        </w:rPr>
      </w:pPr>
      <w:r w:rsidRPr="00A271E4">
        <w:rPr>
          <w:rFonts w:ascii="Arial" w:hAnsi="Arial" w:cs="Arial"/>
          <w:b/>
          <w:color w:val="1F2328"/>
        </w:rPr>
        <w:t>How does it improve maintainability and scalability of software systems?</w:t>
      </w:r>
    </w:p>
    <w:p w:rsidR="00541D6B" w:rsidRPr="00541D6B" w:rsidRDefault="00541D6B" w:rsidP="00E346BF">
      <w:pPr>
        <w:ind w:left="720"/>
        <w:rPr>
          <w:rFonts w:ascii="Arial" w:hAnsi="Arial" w:cs="Arial"/>
          <w:color w:val="1F2328"/>
        </w:rPr>
      </w:pPr>
      <w:r w:rsidRPr="00541D6B">
        <w:rPr>
          <w:rFonts w:ascii="Arial" w:hAnsi="Arial" w:cs="Arial"/>
          <w:color w:val="1F2328"/>
        </w:rPr>
        <w:t>The need to effectively handle expansion, shifting requirements, and rising user demands becomes critical as applications and systems develop. Software scalability can be a difficult and error-prone task without an effective architectural foundation in place, which can result in problems like bottlenecks, decreased system stability, and exorbitant maintenance costs.</w:t>
      </w:r>
    </w:p>
    <w:p w:rsidR="00541D6B" w:rsidRDefault="00541D6B" w:rsidP="00E346BF">
      <w:pPr>
        <w:ind w:left="720"/>
        <w:rPr>
          <w:rFonts w:ascii="Arial" w:hAnsi="Arial" w:cs="Arial"/>
          <w:color w:val="1F2328"/>
        </w:rPr>
      </w:pPr>
      <w:r w:rsidRPr="00541D6B">
        <w:rPr>
          <w:rFonts w:ascii="Arial" w:hAnsi="Arial" w:cs="Arial"/>
          <w:color w:val="1F2328"/>
        </w:rPr>
        <w:t xml:space="preserve">In order to overcome these difficulties, modular software design divides large, complicated systems into smaller, more manageable modules or components. These </w:t>
      </w:r>
      <w:r w:rsidRPr="00541D6B">
        <w:rPr>
          <w:rFonts w:ascii="Arial" w:hAnsi="Arial" w:cs="Arial"/>
          <w:color w:val="1F2328"/>
        </w:rPr>
        <w:lastRenderedPageBreak/>
        <w:t>modules work together harmoniously inside the overall software system, but they also operate independently. This method makes it easier to scale the software and add new features and improvements.</w:t>
      </w:r>
      <w:r>
        <w:rPr>
          <w:rFonts w:ascii="Arial" w:hAnsi="Arial" w:cs="Arial"/>
          <w:color w:val="1F2328"/>
        </w:rPr>
        <w:fldChar w:fldCharType="begin"/>
      </w:r>
      <w:r>
        <w:rPr>
          <w:rFonts w:ascii="Arial" w:hAnsi="Arial" w:cs="Arial"/>
          <w:color w:val="1F2328"/>
        </w:rPr>
        <w:instrText xml:space="preserve"> ADDIN ZOTERO_ITEM CSL_CITATION {"citationID":"wCkcf5Wt","properties":{"formattedCitation":"(selleo.com, 2024)","plainCitation":"(selleo.com, 2024)","noteIndex":0},"citationItems":[{"id":31,"uris":["http://zotero.org/users/local/d1ZbIEaC/items/AZHPNL49"],"itemData":{"id":31,"type":"post-weblog","abstract":"As applications and systems evolve, the need to efficiently handle growth, changing requirements, and increasing user demands becomes paramount. Without an efficient architectural framework in place, software scalability can be a daunting and error-prone task, leading to issues such as bottlenecks, reduced system reliability, and skyrocketing maintenance costs.","container-title":"How Does Modular Software Architecture Improve Scalability?","language":"English","title":"How Does Modular Software Architecture Improve Scalability?","URL":"https://selleo.com/blog/how-does-modular-software-architecture-improve-scalability","author":[{"family":"selleo.com","given":""}],"issued":{"date-parts":[["2024",4,24]]}}}],"schema":"https://github.com/citation-style-language/schema/raw/master/csl-citation.json"} </w:instrText>
      </w:r>
      <w:r>
        <w:rPr>
          <w:rFonts w:ascii="Arial" w:hAnsi="Arial" w:cs="Arial"/>
          <w:color w:val="1F2328"/>
        </w:rPr>
        <w:fldChar w:fldCharType="separate"/>
      </w:r>
      <w:r w:rsidRPr="00541D6B">
        <w:rPr>
          <w:rFonts w:ascii="Arial" w:hAnsi="Arial" w:cs="Arial"/>
        </w:rPr>
        <w:t>(selleo.com, 2024)</w:t>
      </w:r>
      <w:r>
        <w:rPr>
          <w:rFonts w:ascii="Arial" w:hAnsi="Arial" w:cs="Arial"/>
          <w:color w:val="1F2328"/>
        </w:rPr>
        <w:fldChar w:fldCharType="end"/>
      </w:r>
    </w:p>
    <w:p w:rsidR="00443922" w:rsidRDefault="00443922" w:rsidP="00E346BF">
      <w:pPr>
        <w:ind w:left="720"/>
        <w:rPr>
          <w:rFonts w:ascii="Arial" w:hAnsi="Arial" w:cs="Arial"/>
          <w:b/>
          <w:color w:val="1F2328"/>
        </w:rPr>
      </w:pPr>
      <w:r w:rsidRPr="00443922">
        <w:rPr>
          <w:rFonts w:ascii="Arial" w:hAnsi="Arial" w:cs="Arial"/>
          <w:b/>
          <w:color w:val="1F2328"/>
        </w:rPr>
        <w:t>Testing in Software Engineering</w:t>
      </w:r>
    </w:p>
    <w:p w:rsidR="00443922" w:rsidRPr="00443922" w:rsidRDefault="00443922" w:rsidP="00E346BF">
      <w:pPr>
        <w:ind w:left="720"/>
        <w:rPr>
          <w:rFonts w:ascii="Arial" w:hAnsi="Arial" w:cs="Arial"/>
          <w:color w:val="1F2328"/>
        </w:rPr>
      </w:pPr>
      <w:r w:rsidRPr="00443922">
        <w:rPr>
          <w:rFonts w:ascii="Arial" w:hAnsi="Arial" w:cs="Arial"/>
          <w:color w:val="1F2328"/>
        </w:rPr>
        <w:t>Software testing is an empirical technical investigation conducted to provide stakeholders with information about the quality of the product or service/system under test.</w:t>
      </w:r>
      <w:r>
        <w:rPr>
          <w:rFonts w:ascii="Arial" w:hAnsi="Arial" w:cs="Arial"/>
          <w:color w:val="1F2328"/>
        </w:rPr>
        <w:fldChar w:fldCharType="begin"/>
      </w:r>
      <w:r>
        <w:rPr>
          <w:rFonts w:ascii="Arial" w:hAnsi="Arial" w:cs="Arial"/>
          <w:color w:val="1F2328"/>
        </w:rPr>
        <w:instrText xml:space="preserve"> ADDIN ZOTERO_ITEM CSL_CITATION {"citationID":"Gbs26hdF","properties":{"formattedCitation":"(Iqbal, 2017)","plainCitation":"(Iqbal, 2017)","noteIndex":0},"citationItems":[{"id":33,"uris":["http://zotero.org/users/local/d1ZbIEaC/items/D35LGTBX"],"itemData":{"id":33,"type":"article","abstract":"This research paper is written for the course CS708 - Software Requirement Engineering to discuss the different aspects, and type of testing as the SRE and Testing run along side by side either by static testing and reviews or running the system/SW to confirm the compliance of requirements/functionalities. Testing types including different common major types of testing Black box, white Box and there comparative advantages, and disadvantages and techniques used in the software/system testing.","DOI":"10.13140/RG.2.2.18247.60323","language":"en","publisher":"Unpublished","source":"DOI.org (Datacite)","title":"Software Testing","URL":"http://rgdoi.net/10.13140/RG.2.2.18247.60323","author":[{"family":"Iqbal","given":"Talat"}],"accessed":{"date-parts":[["2024",6,3]]},"issued":{"date-parts":[["2017"]]}}}],"schema":"https://github.com/citation-style-language/schema/raw/master/csl-citation.json"} </w:instrText>
      </w:r>
      <w:r>
        <w:rPr>
          <w:rFonts w:ascii="Arial" w:hAnsi="Arial" w:cs="Arial"/>
          <w:color w:val="1F2328"/>
        </w:rPr>
        <w:fldChar w:fldCharType="separate"/>
      </w:r>
      <w:r w:rsidRPr="00443922">
        <w:rPr>
          <w:rFonts w:ascii="Arial" w:hAnsi="Arial" w:cs="Arial"/>
        </w:rPr>
        <w:t>(Iqbal, 2017)</w:t>
      </w:r>
      <w:r>
        <w:rPr>
          <w:rFonts w:ascii="Arial" w:hAnsi="Arial" w:cs="Arial"/>
          <w:color w:val="1F2328"/>
        </w:rPr>
        <w:fldChar w:fldCharType="end"/>
      </w:r>
    </w:p>
    <w:p w:rsidR="00541D6B" w:rsidRDefault="00541D6B" w:rsidP="00541D6B">
      <w:pPr>
        <w:rPr>
          <w:rFonts w:ascii="Arial" w:hAnsi="Arial" w:cs="Arial"/>
          <w:color w:val="1F2328"/>
        </w:rPr>
      </w:pPr>
    </w:p>
    <w:p w:rsidR="008109B1" w:rsidRDefault="008109B1" w:rsidP="00541D6B">
      <w:pPr>
        <w:rPr>
          <w:rFonts w:ascii="Arial" w:hAnsi="Arial" w:cs="Arial"/>
          <w:color w:val="1F2328"/>
        </w:rPr>
      </w:pPr>
    </w:p>
    <w:p w:rsidR="008109B1" w:rsidRDefault="008109B1" w:rsidP="00541D6B">
      <w:pPr>
        <w:rPr>
          <w:rFonts w:ascii="Arial" w:hAnsi="Arial" w:cs="Arial"/>
          <w:b/>
          <w:color w:val="1F2328"/>
        </w:rPr>
      </w:pPr>
      <w:r w:rsidRPr="008109B1">
        <w:rPr>
          <w:rFonts w:ascii="Arial" w:hAnsi="Arial" w:cs="Arial"/>
          <w:b/>
          <w:color w:val="1F2328"/>
        </w:rPr>
        <w:t>Describe the different levels of software testing (unit testing, integration testing, system testing, acceptance testing). Why is testing crucial in software development? Version Control Systems:</w:t>
      </w:r>
    </w:p>
    <w:p w:rsidR="008109B1" w:rsidRDefault="008109B1" w:rsidP="00E346BF">
      <w:pPr>
        <w:ind w:left="720"/>
        <w:rPr>
          <w:rFonts w:ascii="Arial" w:hAnsi="Arial" w:cs="Arial"/>
          <w:color w:val="1F2328"/>
        </w:rPr>
      </w:pPr>
      <w:r w:rsidRPr="008109B1">
        <w:rPr>
          <w:rFonts w:ascii="Arial" w:hAnsi="Arial" w:cs="Arial"/>
          <w:b/>
          <w:color w:val="1F2328"/>
        </w:rPr>
        <w:t>Unit Testing</w:t>
      </w:r>
      <w:r>
        <w:rPr>
          <w:rFonts w:ascii="Arial" w:hAnsi="Arial" w:cs="Arial"/>
          <w:color w:val="1F2328"/>
        </w:rPr>
        <w:t xml:space="preserve"> - </w:t>
      </w:r>
      <w:r w:rsidRPr="008109B1">
        <w:rPr>
          <w:rFonts w:ascii="Arial" w:hAnsi="Arial" w:cs="Arial"/>
          <w:color w:val="1F2328"/>
        </w:rPr>
        <w:t>This testing emphasizes on individual units or modules in isolation. It is a</w:t>
      </w:r>
      <w:r>
        <w:rPr>
          <w:rFonts w:ascii="Arial" w:hAnsi="Arial" w:cs="Arial"/>
          <w:color w:val="1F2328"/>
        </w:rPr>
        <w:t xml:space="preserve"> testing in which the smallest </w:t>
      </w:r>
      <w:r w:rsidRPr="008109B1">
        <w:rPr>
          <w:rFonts w:ascii="Arial" w:hAnsi="Arial" w:cs="Arial"/>
          <w:color w:val="1F2328"/>
        </w:rPr>
        <w:t>testable portion of software is tested to verify its functionality against its specification. The uni</w:t>
      </w:r>
      <w:r>
        <w:rPr>
          <w:rFonts w:ascii="Arial" w:hAnsi="Arial" w:cs="Arial"/>
          <w:color w:val="1F2328"/>
        </w:rPr>
        <w:t xml:space="preserve">t can be a </w:t>
      </w:r>
      <w:r w:rsidRPr="008109B1">
        <w:rPr>
          <w:rFonts w:ascii="Arial" w:hAnsi="Arial" w:cs="Arial"/>
          <w:color w:val="1F2328"/>
        </w:rPr>
        <w:t>constructor or destructor at class level in an</w:t>
      </w:r>
      <w:r>
        <w:rPr>
          <w:rFonts w:ascii="Arial" w:hAnsi="Arial" w:cs="Arial"/>
          <w:color w:val="1F2328"/>
        </w:rPr>
        <w:t xml:space="preserve"> object-oriented environment or a structure in procedural </w:t>
      </w:r>
      <w:r w:rsidRPr="008109B1">
        <w:rPr>
          <w:rFonts w:ascii="Arial" w:hAnsi="Arial" w:cs="Arial"/>
          <w:color w:val="1F2328"/>
        </w:rPr>
        <w:t>programming paradigm.</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JqXrU30a","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Pr>
          <w:rFonts w:ascii="Arial" w:hAnsi="Arial" w:cs="Arial"/>
          <w:color w:val="1F2328"/>
        </w:rPr>
        <w:fldChar w:fldCharType="separate"/>
      </w:r>
      <w:r w:rsidRPr="008109B1">
        <w:rPr>
          <w:rFonts w:ascii="Arial" w:hAnsi="Arial" w:cs="Arial"/>
        </w:rPr>
        <w:t>(Umar, 2020)</w:t>
      </w:r>
      <w:r>
        <w:rPr>
          <w:rFonts w:ascii="Arial" w:hAnsi="Arial" w:cs="Arial"/>
          <w:color w:val="1F2328"/>
        </w:rPr>
        <w:fldChar w:fldCharType="end"/>
      </w:r>
    </w:p>
    <w:p w:rsidR="005D71D4" w:rsidRDefault="005D71D4" w:rsidP="00E346BF">
      <w:pPr>
        <w:ind w:left="720"/>
        <w:rPr>
          <w:rFonts w:ascii="Arial" w:hAnsi="Arial" w:cs="Arial"/>
          <w:color w:val="1F2328"/>
        </w:rPr>
      </w:pPr>
      <w:r>
        <w:rPr>
          <w:rFonts w:ascii="Arial" w:hAnsi="Arial" w:cs="Arial"/>
          <w:b/>
          <w:color w:val="1F2328"/>
        </w:rPr>
        <w:t>Integration Testing</w:t>
      </w:r>
      <w:r>
        <w:rPr>
          <w:rFonts w:ascii="Arial" w:hAnsi="Arial" w:cs="Arial"/>
          <w:color w:val="1F2328"/>
        </w:rPr>
        <w:t xml:space="preserve"> - </w:t>
      </w:r>
      <w:r w:rsidRPr="005D71D4">
        <w:rPr>
          <w:rFonts w:ascii="Arial" w:hAnsi="Arial" w:cs="Arial"/>
          <w:color w:val="1F2328"/>
        </w:rPr>
        <w:t xml:space="preserve">Involves testing two or more combined units that must work together to ensure an error-free flow of control and data (such as consistency of parameters, file format, and so on) among combined units and their overall correct design and integration. User interface, use-case, interaction, and big bang (integrate and test all modules at once) are some of the integration </w:t>
      </w:r>
      <w:r>
        <w:rPr>
          <w:rFonts w:ascii="Arial" w:hAnsi="Arial" w:cs="Arial"/>
          <w:color w:val="1F2328"/>
        </w:rPr>
        <w:t xml:space="preserve">testing types. </w:t>
      </w:r>
      <w:r>
        <w:rPr>
          <w:rFonts w:ascii="Arial" w:hAnsi="Arial" w:cs="Arial"/>
          <w:color w:val="1F2328"/>
        </w:rPr>
        <w:fldChar w:fldCharType="begin"/>
      </w:r>
      <w:r>
        <w:rPr>
          <w:rFonts w:ascii="Arial" w:hAnsi="Arial" w:cs="Arial"/>
          <w:color w:val="1F2328"/>
        </w:rPr>
        <w:instrText xml:space="preserve"> ADDIN ZOTERO_ITEM CSL_CITATION {"citationID":"b1VP40yG","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Pr>
          <w:rFonts w:ascii="Arial" w:hAnsi="Arial" w:cs="Arial"/>
          <w:color w:val="1F2328"/>
        </w:rPr>
        <w:fldChar w:fldCharType="separate"/>
      </w:r>
      <w:r w:rsidRPr="005D71D4">
        <w:rPr>
          <w:rFonts w:ascii="Arial" w:hAnsi="Arial" w:cs="Arial"/>
        </w:rPr>
        <w:t>(Umar, 2020)</w:t>
      </w:r>
      <w:r>
        <w:rPr>
          <w:rFonts w:ascii="Arial" w:hAnsi="Arial" w:cs="Arial"/>
          <w:color w:val="1F2328"/>
        </w:rPr>
        <w:fldChar w:fldCharType="end"/>
      </w:r>
    </w:p>
    <w:p w:rsidR="006776B0" w:rsidRDefault="006776B0" w:rsidP="00E346BF">
      <w:pPr>
        <w:ind w:left="720"/>
        <w:rPr>
          <w:rFonts w:ascii="Arial" w:hAnsi="Arial" w:cs="Arial"/>
          <w:color w:val="1F2328"/>
        </w:rPr>
      </w:pPr>
      <w:r w:rsidRPr="006776B0">
        <w:rPr>
          <w:rFonts w:ascii="Arial" w:hAnsi="Arial" w:cs="Arial"/>
          <w:b/>
          <w:color w:val="1F2328"/>
        </w:rPr>
        <w:t>System Testing</w:t>
      </w:r>
      <w:r>
        <w:rPr>
          <w:rFonts w:ascii="Arial" w:hAnsi="Arial" w:cs="Arial"/>
          <w:color w:val="1F2328"/>
        </w:rPr>
        <w:t xml:space="preserve"> - </w:t>
      </w:r>
      <w:r w:rsidRPr="006776B0">
        <w:rPr>
          <w:rFonts w:ascii="Arial" w:hAnsi="Arial" w:cs="Arial"/>
          <w:color w:val="1F2328"/>
        </w:rPr>
        <w:t>Involves testing an integrated complete software to check against its compliance with its requirements. It verifies the overall interaction of components to ensure the unanimous working of all modules and programs without error. It involves various types of both functional (tests functionality of software) testing and non-functional (tests quality of software) testing such as performance, reliability, usability, and security testing.</w:t>
      </w:r>
      <w:r w:rsidR="00AE111C">
        <w:rPr>
          <w:rFonts w:ascii="Arial" w:hAnsi="Arial" w:cs="Arial"/>
          <w:color w:val="1F2328"/>
        </w:rPr>
        <w:t xml:space="preserve"> </w:t>
      </w:r>
      <w:r w:rsidR="00AE111C">
        <w:rPr>
          <w:rFonts w:ascii="Arial" w:hAnsi="Arial" w:cs="Arial"/>
          <w:color w:val="1F2328"/>
        </w:rPr>
        <w:fldChar w:fldCharType="begin"/>
      </w:r>
      <w:r w:rsidR="00AE111C">
        <w:rPr>
          <w:rFonts w:ascii="Arial" w:hAnsi="Arial" w:cs="Arial"/>
          <w:color w:val="1F2328"/>
        </w:rPr>
        <w:instrText xml:space="preserve"> ADDIN ZOTERO_ITEM CSL_CITATION {"citationID":"Xns6rw7g","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sidR="00AE111C">
        <w:rPr>
          <w:rFonts w:ascii="Arial" w:hAnsi="Arial" w:cs="Arial"/>
          <w:color w:val="1F2328"/>
        </w:rPr>
        <w:fldChar w:fldCharType="separate"/>
      </w:r>
      <w:r w:rsidR="00AE111C" w:rsidRPr="00AE111C">
        <w:rPr>
          <w:rFonts w:ascii="Arial" w:hAnsi="Arial" w:cs="Arial"/>
        </w:rPr>
        <w:t>(Umar, 2020)</w:t>
      </w:r>
      <w:r w:rsidR="00AE111C">
        <w:rPr>
          <w:rFonts w:ascii="Arial" w:hAnsi="Arial" w:cs="Arial"/>
          <w:color w:val="1F2328"/>
        </w:rPr>
        <w:fldChar w:fldCharType="end"/>
      </w:r>
    </w:p>
    <w:p w:rsidR="006776B0" w:rsidRDefault="007D2DB7" w:rsidP="00E346BF">
      <w:pPr>
        <w:ind w:left="720"/>
        <w:rPr>
          <w:rFonts w:ascii="Arial" w:hAnsi="Arial" w:cs="Arial"/>
          <w:color w:val="1F2328"/>
        </w:rPr>
      </w:pPr>
      <w:r w:rsidRPr="007D2DB7">
        <w:rPr>
          <w:rFonts w:ascii="Arial" w:hAnsi="Arial" w:cs="Arial"/>
          <w:b/>
          <w:color w:val="1F2328"/>
        </w:rPr>
        <w:t>Acceptance Testing</w:t>
      </w:r>
      <w:r>
        <w:rPr>
          <w:rFonts w:ascii="Arial" w:hAnsi="Arial" w:cs="Arial"/>
          <w:color w:val="1F2328"/>
        </w:rPr>
        <w:t xml:space="preserve"> - </w:t>
      </w:r>
      <w:r w:rsidRPr="007D2DB7">
        <w:rPr>
          <w:rFonts w:ascii="Arial" w:hAnsi="Arial" w:cs="Arial"/>
          <w:color w:val="1F2328"/>
        </w:rPr>
        <w:t xml:space="preserve">This testing is performed to </w:t>
      </w:r>
      <w:r w:rsidR="00AE111C" w:rsidRPr="007D2DB7">
        <w:rPr>
          <w:rFonts w:ascii="Arial" w:hAnsi="Arial" w:cs="Arial"/>
          <w:color w:val="1F2328"/>
        </w:rPr>
        <w:t>validate</w:t>
      </w:r>
      <w:r w:rsidRPr="007D2DB7">
        <w:rPr>
          <w:rFonts w:ascii="Arial" w:hAnsi="Arial" w:cs="Arial"/>
          <w:color w:val="1F2328"/>
        </w:rPr>
        <w:t xml:space="preserve"> the software against customer requirements. This testing is done to ensure that the software does what the customer wants it to do and check the acceptability of the system. User Acceptance Testing (UAT), as sometimes called, comprises of two testing types: Alpha testing: is a testing performed by both development team and users using made-up data, and Beta testing in which users start using the software with real data and carefully observer the software for errors.</w:t>
      </w:r>
      <w:r w:rsidR="00AE111C">
        <w:rPr>
          <w:rFonts w:ascii="Arial" w:hAnsi="Arial" w:cs="Arial"/>
          <w:color w:val="1F2328"/>
        </w:rPr>
        <w:t xml:space="preserve"> </w:t>
      </w:r>
      <w:r w:rsidR="00AE111C">
        <w:rPr>
          <w:rFonts w:ascii="Arial" w:hAnsi="Arial" w:cs="Arial"/>
          <w:color w:val="1F2328"/>
        </w:rPr>
        <w:fldChar w:fldCharType="begin"/>
      </w:r>
      <w:r w:rsidR="00AE111C">
        <w:rPr>
          <w:rFonts w:ascii="Arial" w:hAnsi="Arial" w:cs="Arial"/>
          <w:color w:val="1F2328"/>
        </w:rPr>
        <w:instrText xml:space="preserve"> ADDIN ZOTERO_ITEM CSL_CITATION {"citationID":"NAThcoUa","properties":{"formattedCitation":"(Umar, 2020)","plainCitation":"(Umar, 2020)","noteIndex":0},"citationItems":[{"id":35,"uris":["http://zotero.org/users/local/d1ZbIEaC/items/Z3JJA5DK"],"itemData":{"id":35,"type":"article","abstract":"Software Testing is the process of evaluating a software program to ensure that it performs its intended purpose. Software testing verifies the safety, reliability, and correct working of a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is presented first, followed by Testing Levels and their comparison, then Testing Techniques and their comparison. For each of the Testing Levels and Testing Techniques, examples of some testing types and their pros and cons are given with a brief explanation of some of the important testing types. Furthermore, a clear and distinguishable explanation of two confused and contradictory terms (Verification and Validation) and how they relate to Software Quality is provided.","DOI":"10.36227/techrxiv.12578714.v2","language":"en","license":"https://creativecommons.org/licenses/by/4.0/","source":"DOI.org (Crossref)","title":"Comprehensive study of software testing: Categories, levels, techniques, and types","title-short":"Comprehensive study of software testing","URL":"https://www.techrxiv.org/doi/full/10.36227/techrxiv.12578714.v2","author":[{"family":"Umar","given":"Mubarak Albarka"}],"accessed":{"date-parts":[["2024",6,3]]},"issued":{"date-parts":[["2020",6,30]]}}}],"schema":"https://github.com/citation-style-language/schema/raw/master/csl-citation.json"} </w:instrText>
      </w:r>
      <w:r w:rsidR="00AE111C">
        <w:rPr>
          <w:rFonts w:ascii="Arial" w:hAnsi="Arial" w:cs="Arial"/>
          <w:color w:val="1F2328"/>
        </w:rPr>
        <w:fldChar w:fldCharType="separate"/>
      </w:r>
      <w:r w:rsidR="00AE111C" w:rsidRPr="00AE111C">
        <w:rPr>
          <w:rFonts w:ascii="Arial" w:hAnsi="Arial" w:cs="Arial"/>
        </w:rPr>
        <w:t>(Umar, 2020)</w:t>
      </w:r>
      <w:r w:rsidR="00AE111C">
        <w:rPr>
          <w:rFonts w:ascii="Arial" w:hAnsi="Arial" w:cs="Arial"/>
          <w:color w:val="1F2328"/>
        </w:rPr>
        <w:fldChar w:fldCharType="end"/>
      </w:r>
    </w:p>
    <w:p w:rsidR="00C7048D" w:rsidRDefault="00C7048D" w:rsidP="00E346BF">
      <w:pPr>
        <w:ind w:left="720"/>
        <w:rPr>
          <w:rFonts w:ascii="Arial" w:hAnsi="Arial" w:cs="Arial"/>
          <w:b/>
          <w:color w:val="1F2328"/>
        </w:rPr>
      </w:pPr>
      <w:r w:rsidRPr="00C7048D">
        <w:rPr>
          <w:rFonts w:ascii="Arial" w:hAnsi="Arial" w:cs="Arial"/>
          <w:b/>
          <w:color w:val="1F2328"/>
        </w:rPr>
        <w:t>Why is Testing crucial in software development?</w:t>
      </w:r>
    </w:p>
    <w:p w:rsidR="00C7048D" w:rsidRPr="00C7048D" w:rsidRDefault="00C7048D" w:rsidP="00E346BF">
      <w:pPr>
        <w:ind w:left="720"/>
        <w:rPr>
          <w:rFonts w:ascii="Arial" w:hAnsi="Arial" w:cs="Arial"/>
          <w:color w:val="1F2328"/>
        </w:rPr>
      </w:pPr>
      <w:r w:rsidRPr="00C7048D">
        <w:rPr>
          <w:rFonts w:ascii="Arial" w:hAnsi="Arial" w:cs="Arial"/>
          <w:color w:val="1F2328"/>
        </w:rPr>
        <w:t xml:space="preserve">Software testing is really required to point out the defects and errors that were made during the different phases of the SDLC. It is essential since testing makes sure of the Customer’s reliability and their satisfaction in the application. It is very important to </w:t>
      </w:r>
      <w:r w:rsidRPr="00C7048D">
        <w:rPr>
          <w:rFonts w:ascii="Arial" w:hAnsi="Arial" w:cs="Arial"/>
          <w:color w:val="1F2328"/>
        </w:rPr>
        <w:lastRenderedPageBreak/>
        <w:t>ensure the Quality of the product.</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5v5MQbQ2","properties":{"formattedCitation":"({\\i{}IJSRD - International Journal for Scientific Research &amp; Development| Vol. 6, Issue 12, 2019 | ISSN (Online): 2321-0613}, n.d.)","plainCitation":"(IJSRD - International Journal for Scientific Research &amp; Development| Vol. 6, Issue 12, 2019 | ISSN (Online): 2321-0613, n.d.)","noteIndex":0},"citationItems":[{"id":37,"uris":["http://zotero.org/users/local/d1ZbIEaC/items/Q3CHFAHW"],"itemData":{"id":37,"type":"article-journal","abstract":"Software Testing is the process to check whether the software is defect- free or not. It is the process of verification and validation of software service or application by checking whether it is meeting the user requirements and what all is implemented as per the characteristics. Software testing plays a vital role in the process of developing a high quality software. Testing is necessary because we all make mistakes. Some of those mistakes are unimportant but some of them are expensive and dangerous. Therefore, there is a need to check everything that we produce. Hence, this paper presents an introduction to Software Testing and its importance with strong exemplary illustrations. It not only provides a vivid account of the need, objectives and principles of testing but also summarises traits of an excellent Software tester. At last, this paper includes a comparative study of present scenario of software testing with regard to testing in early days. Moreover, this paper focuses on “Why to test” not How to test, so that the need of carrying out Software testing can be crystal clear in a more effective manner.","issue":"12","language":"en","source":"Zotero","title":"IJSRD - International Journal for Scientific Research &amp; Development| Vol. 6, Issue 12, 2019 | ISSN (online): 2321-0613","volume":"6"}}],"schema":"https://github.com/citation-style-language/schema/raw/master/csl-citation.json"} </w:instrText>
      </w:r>
      <w:r>
        <w:rPr>
          <w:rFonts w:ascii="Arial" w:hAnsi="Arial" w:cs="Arial"/>
          <w:color w:val="1F2328"/>
        </w:rPr>
        <w:fldChar w:fldCharType="separate"/>
      </w:r>
      <w:r w:rsidRPr="00C7048D">
        <w:rPr>
          <w:rFonts w:ascii="Arial" w:hAnsi="Arial" w:cs="Arial"/>
          <w:szCs w:val="24"/>
        </w:rPr>
        <w:t>(</w:t>
      </w:r>
      <w:r w:rsidRPr="00C7048D">
        <w:rPr>
          <w:rFonts w:ascii="Arial" w:hAnsi="Arial" w:cs="Arial"/>
          <w:i/>
          <w:iCs/>
          <w:szCs w:val="24"/>
        </w:rPr>
        <w:t>IJSRD - International Journal for Scientific Research &amp; Development| Vol. 6, Issue 12, 2019 | ISSN (Online): 2321-0613</w:t>
      </w:r>
      <w:r w:rsidRPr="00C7048D">
        <w:rPr>
          <w:rFonts w:ascii="Arial" w:hAnsi="Arial" w:cs="Arial"/>
          <w:szCs w:val="24"/>
        </w:rPr>
        <w:t>, n.d.)</w:t>
      </w:r>
      <w:r>
        <w:rPr>
          <w:rFonts w:ascii="Arial" w:hAnsi="Arial" w:cs="Arial"/>
          <w:color w:val="1F2328"/>
        </w:rPr>
        <w:fldChar w:fldCharType="end"/>
      </w:r>
    </w:p>
    <w:p w:rsidR="002C229C" w:rsidRDefault="002C229C" w:rsidP="002C229C">
      <w:pPr>
        <w:rPr>
          <w:rFonts w:ascii="Arial" w:hAnsi="Arial" w:cs="Arial"/>
          <w:b/>
          <w:color w:val="1F2328"/>
        </w:rPr>
      </w:pPr>
      <w:r w:rsidRPr="002C229C">
        <w:rPr>
          <w:rFonts w:ascii="Arial" w:hAnsi="Arial" w:cs="Arial"/>
          <w:b/>
          <w:color w:val="1F2328"/>
        </w:rPr>
        <w:t xml:space="preserve">What are version control systems, and why are they important in software development? Give examples of popular version control systems and their features. </w:t>
      </w:r>
    </w:p>
    <w:p w:rsidR="00763D66" w:rsidRDefault="00763D66" w:rsidP="00763D66">
      <w:pPr>
        <w:ind w:left="720"/>
        <w:rPr>
          <w:rFonts w:ascii="Arial" w:hAnsi="Arial" w:cs="Arial"/>
          <w:b/>
          <w:color w:val="1F2328"/>
        </w:rPr>
      </w:pPr>
      <w:r>
        <w:rPr>
          <w:rFonts w:ascii="Arial" w:hAnsi="Arial" w:cs="Arial"/>
          <w:b/>
          <w:color w:val="1F2328"/>
        </w:rPr>
        <w:t>Version Control System</w:t>
      </w:r>
    </w:p>
    <w:p w:rsidR="00763D66" w:rsidRDefault="00763D66" w:rsidP="00763D66">
      <w:pPr>
        <w:ind w:left="720"/>
        <w:rPr>
          <w:rFonts w:ascii="Arial" w:hAnsi="Arial" w:cs="Arial"/>
          <w:color w:val="1F2328"/>
        </w:rPr>
      </w:pPr>
      <w:r w:rsidRPr="008B6462">
        <w:rPr>
          <w:rFonts w:ascii="Arial" w:hAnsi="Arial" w:cs="Arial"/>
          <w:color w:val="1F2328"/>
        </w:rPr>
        <w:t>Version Control System (VCS) is a system that manages the development of an evolving object. In other words, it is a system that records any changes made by the software developers. There are a lot of uses for VCS in software development that makes the development process easier and faster.</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MAiXdfX7","properties":{"formattedCitation":"(Zolkifli et al., 2018)","plainCitation":"(Zolkifli et al., 2018)","noteIndex":0},"citationItems":[{"id":39,"uris":["http://zotero.org/users/local/d1ZbIEaC/items/D57QTL8X"],"itemData":{"id":39,"type":"article-journal","abstract":"Abstract Version Control Systems (VCS) have been used by many software developers during project developments as it helps them to mVearnsaigoen tChoenstrooulrcSeysctoedmess (aVnCdSe)nhabavlees bteheenmutsoedkebeypmeavneyrysovfetrwsiaorne odfevtehleopperrosjedcutrtihnegyphroajveectwdoervkeeldopomne.nIttsiassthitehwelapys tohwemardtos managiength,eosrogaunrcizeincgo,deasndancdooerndaibnlaetsintghetmhetodekveeeloppemvenryt ovferosibojnecotsf. tIhne SporoftjwecatretheEynghianveeerwinogr,kseodftowna.reIt disevtheleopwearys tnoewedardtos cmoalnlaabgoinragt,e owrgitahniezaincgh, oatnhderctooorddeinvaetlionpg athbeetdterveploropjmecetn. tTohfuso,bVjecCtSs. iIsn vSeoryftwuaserefuEl nbgeicnaeuesreinigt, aslosfotwsaurpepodretvsealopceorlslabnoereadtivtoe fcroalmlaebworoartke twhiatth meaackhesotiht eeratsoy dfeovrelsoopftwaabreettdeervperlopjeecrts. tTohuws,orVkCtSogiesthveerryefufescetfiuvlelbye. cWauistehoiut talVsoCSsu, pcpoolrlatsboaractioolnlabiosravteivrye cfrhaamllewngoirnkg.thTahtismpaakpeesr ditisceuasysesfothr esobfatcwkagrreoudnedvealnodpethrse rteolawteodrkwotorkgsetahbeorutefVfeCctSivtehlayt. hWaviethboeuetnVstCuSd,iedcobllyabroesraeatirocnheirss. vTehrye pchuarplloesnegionfgt.hTishpisappearpiesrtodicsocunsvseeys tthheekbnaocwkglerdoguendanadndidtehaes trhelaatthedavwe obrekesnaebsotaubtliVshCeSd tohnatVhCaSv.e been studied by researchers. The purpose of this paper is to convey the knowledge and ideas that have been established on VCS.","container-title":"Procedia Computer Science","DOI":"10.1016/j.procs.2018.08.191","ISSN":"18770509","journalAbbreviation":"Procedia Computer Science","language":"en","page":"408-415","source":"DOI.org (Crossref)","title":"Version Control System: A Review","title-short":"Version Control System","volume":"135","author":[{"family":"Zolkifli","given":"Nazatul Nurlisa"},{"family":"Ngah","given":"Amir"},{"family":"Deraman","given":"Aziz"}],"issued":{"date-parts":[["2018"]]}}}],"schema":"https://github.com/citation-style-language/schema/raw/master/csl-citation.json"} </w:instrText>
      </w:r>
      <w:r>
        <w:rPr>
          <w:rFonts w:ascii="Arial" w:hAnsi="Arial" w:cs="Arial"/>
          <w:color w:val="1F2328"/>
        </w:rPr>
        <w:fldChar w:fldCharType="separate"/>
      </w:r>
      <w:r w:rsidRPr="00763D66">
        <w:rPr>
          <w:rFonts w:ascii="Arial" w:hAnsi="Arial" w:cs="Arial"/>
        </w:rPr>
        <w:t>(Zolkifli et al., 2018)</w:t>
      </w:r>
      <w:r>
        <w:rPr>
          <w:rFonts w:ascii="Arial" w:hAnsi="Arial" w:cs="Arial"/>
          <w:color w:val="1F2328"/>
        </w:rPr>
        <w:fldChar w:fldCharType="end"/>
      </w:r>
    </w:p>
    <w:p w:rsidR="00135981" w:rsidRPr="005B34F7" w:rsidRDefault="00135981" w:rsidP="00763D66">
      <w:pPr>
        <w:ind w:left="720"/>
        <w:rPr>
          <w:rFonts w:ascii="Arial" w:hAnsi="Arial" w:cs="Arial"/>
          <w:b/>
          <w:color w:val="1F2328"/>
        </w:rPr>
      </w:pPr>
      <w:r w:rsidRPr="005B34F7">
        <w:rPr>
          <w:rFonts w:ascii="Arial" w:hAnsi="Arial" w:cs="Arial"/>
          <w:b/>
          <w:color w:val="1F2328"/>
        </w:rPr>
        <w:t>Version Control System (VCS) is important for the following reason:</w:t>
      </w:r>
    </w:p>
    <w:p w:rsidR="00135981" w:rsidRDefault="00135981" w:rsidP="00763D66">
      <w:pPr>
        <w:ind w:left="720"/>
        <w:rPr>
          <w:rFonts w:ascii="Arial" w:hAnsi="Arial" w:cs="Arial"/>
          <w:color w:val="1F2328"/>
        </w:rPr>
      </w:pPr>
      <w:r w:rsidRPr="00135981">
        <w:rPr>
          <w:rFonts w:ascii="Arial" w:hAnsi="Arial" w:cs="Arial"/>
          <w:color w:val="1F2328"/>
        </w:rPr>
        <w:t>VCS has been proven to accelerate and simplify the software development process. There are loads of advantages in using VCS for software projects. VCS allows people to work absolutely freely with the team. They can work on any file at any time without overlapping each other’s work by writing over other people’s code. If two developers make changes in the same file, the VCS will merge the changes or warn them that some of the codes are conflicting because VCS has the ability to track each alteration or changes made in the files or codes</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DoRoZIpg","properties":{"formattedCitation":"(Zolkifli et al., 2018)","plainCitation":"(Zolkifli et al., 2018)","noteIndex":0},"citationItems":[{"id":39,"uris":["http://zotero.org/users/local/d1ZbIEaC/items/D57QTL8X"],"itemData":{"id":39,"type":"article-journal","abstract":"Abstract Version Control Systems (VCS) have been used by many software developers during project developments as it helps them to mVearnsaigoen tChoenstrooulrcSeysctoedmess (aVnCdSe)nhabavlees bteheenmutsoedkebeypmeavneyrysovfetrwsiaorne odfevtehleopperrosjedcutrtihnegyphroajveectwdoervkeeldopomne.nIttsiassthitehwelapys tohwemardtos managiength,eosrogaunrcizeincgo,deasndancdooerndaibnlaetsintghetmhetodekveeeloppemvenryt ovferosibojnecotsf. tIhne SporoftjwecatretheEynghianveeerwinogr,kseodftowna.reIt disevtheleopwearys tnoewedardtos cmoalnlaabgoinragt,e owrgitahniezaincgh, oatnhderctooorddeinvaetlionpg athbeetdterveploropjmecetn. tTohfuso,bVjecCtSs. iIsn vSeoryftwuaserefuEl nbgeicnaeuesreinigt, aslosfotwsaurpepodretvsealopceorlslabnoereadtivtoe fcroalmlaebworoartke twhiatth meaackhesotiht eeratsoy dfeovrelsoopftwaabreettdeervperlopjeecrts. tTohuws,orVkCtSogiesthveerryefufescetfiuvlelbye. cWauistehoiut talVsoCSsu, pcpoolrlatsboaractioolnlabiosravteivrye cfrhaamllewngoirnkg.thTahtismpaakpeesr ditisceuasysesfothr esobfatcwkagrreoudnedvealnodpethrse rteolawteodrkwotorkgsetahbeorutefVfeCctSivtehlayt. hWaviethboeuetnVstCuSd,iedcobllyabroesraeatirocnheirss. vTehrye pchuarplloesnegionfgt.hTishpisappearpiesrtodicsocunsvseeys tthheekbnaocwkglerdoguendanadndidtehaes trhelaatthedavwe obrekesnaebsotaubtliVshCeSd tohnatVhCaSv.e been studied by researchers. The purpose of this paper is to convey the knowledge and ideas that have been established on VCS.","container-title":"Procedia Computer Science","DOI":"10.1016/j.procs.2018.08.191","ISSN":"18770509","journalAbbreviation":"Procedia Computer Science","language":"en","page":"408-415","source":"DOI.org (Crossref)","title":"Version Control System: A Review","title-short":"Version Control System","volume":"135","author":[{"family":"Zolkifli","given":"Nazatul Nurlisa"},{"family":"Ngah","given":"Amir"},{"family":"Deraman","given":"Aziz"}],"issued":{"date-parts":[["2018"]]}}}],"schema":"https://github.com/citation-style-language/schema/raw/master/csl-citation.json"} </w:instrText>
      </w:r>
      <w:r>
        <w:rPr>
          <w:rFonts w:ascii="Arial" w:hAnsi="Arial" w:cs="Arial"/>
          <w:color w:val="1F2328"/>
        </w:rPr>
        <w:fldChar w:fldCharType="separate"/>
      </w:r>
      <w:r w:rsidRPr="00135981">
        <w:rPr>
          <w:rFonts w:ascii="Arial" w:hAnsi="Arial" w:cs="Arial"/>
        </w:rPr>
        <w:t>(Zolkifli et al., 2018)</w:t>
      </w:r>
      <w:r>
        <w:rPr>
          <w:rFonts w:ascii="Arial" w:hAnsi="Arial" w:cs="Arial"/>
          <w:color w:val="1F2328"/>
        </w:rPr>
        <w:fldChar w:fldCharType="end"/>
      </w:r>
    </w:p>
    <w:p w:rsidR="00EE52D6" w:rsidRDefault="00EE52D6" w:rsidP="00763D66">
      <w:pPr>
        <w:ind w:left="720"/>
        <w:rPr>
          <w:rFonts w:ascii="Arial" w:hAnsi="Arial" w:cs="Arial"/>
          <w:b/>
          <w:color w:val="1F2328"/>
        </w:rPr>
      </w:pPr>
      <w:r>
        <w:rPr>
          <w:rFonts w:ascii="Arial" w:hAnsi="Arial" w:cs="Arial"/>
          <w:b/>
          <w:color w:val="1F2328"/>
        </w:rPr>
        <w:t>E</w:t>
      </w:r>
      <w:r w:rsidRPr="002C229C">
        <w:rPr>
          <w:rFonts w:ascii="Arial" w:hAnsi="Arial" w:cs="Arial"/>
          <w:b/>
          <w:color w:val="1F2328"/>
        </w:rPr>
        <w:t>xamples of popular version control systems and their features</w:t>
      </w:r>
    </w:p>
    <w:p w:rsidR="00EE52D6" w:rsidRDefault="00EE52D6" w:rsidP="00763D66">
      <w:pPr>
        <w:ind w:left="720"/>
        <w:rPr>
          <w:rFonts w:ascii="Arial" w:hAnsi="Arial" w:cs="Arial"/>
          <w:color w:val="1F2328"/>
        </w:rPr>
      </w:pPr>
      <w:proofErr w:type="spellStart"/>
      <w:r w:rsidRPr="00EE52D6">
        <w:rPr>
          <w:rFonts w:ascii="Arial" w:hAnsi="Arial" w:cs="Arial"/>
          <w:b/>
          <w:color w:val="1F2328"/>
        </w:rPr>
        <w:t>Git</w:t>
      </w:r>
      <w:proofErr w:type="spellEnd"/>
      <w:r w:rsidRPr="00EE52D6">
        <w:rPr>
          <w:rFonts w:ascii="Arial" w:hAnsi="Arial" w:cs="Arial"/>
          <w:color w:val="1F2328"/>
        </w:rPr>
        <w:t xml:space="preserve"> is a distributed VCS that has gained immense popularity among developers. It allows developers to work collaboratively on a project, keep track of changes made to the code, and revert changes if needed. It has a rich command-line interface and can be integrated with many IDEs and text editors.</w:t>
      </w:r>
      <w:r w:rsidR="00BF281E">
        <w:rPr>
          <w:rFonts w:ascii="Arial" w:hAnsi="Arial" w:cs="Arial"/>
          <w:color w:val="1F2328"/>
        </w:rPr>
        <w:t xml:space="preserve"> </w:t>
      </w:r>
      <w:r w:rsidR="00BF281E">
        <w:rPr>
          <w:rFonts w:ascii="Arial" w:hAnsi="Arial" w:cs="Arial"/>
          <w:color w:val="1F2328"/>
        </w:rPr>
        <w:fldChar w:fldCharType="begin"/>
      </w:r>
      <w:r w:rsidR="00BF281E">
        <w:rPr>
          <w:rFonts w:ascii="Arial" w:hAnsi="Arial" w:cs="Arial"/>
          <w:color w:val="1F2328"/>
        </w:rPr>
        <w:instrText xml:space="preserve"> ADDIN ZOTERO_ITEM CSL_CITATION {"citationID":"0fUHeiVj","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BF281E">
        <w:rPr>
          <w:rFonts w:ascii="Arial" w:hAnsi="Arial" w:cs="Arial"/>
          <w:color w:val="1F2328"/>
        </w:rPr>
        <w:fldChar w:fldCharType="separate"/>
      </w:r>
      <w:r w:rsidR="00BF281E" w:rsidRPr="00BF281E">
        <w:rPr>
          <w:rFonts w:ascii="Arial" w:hAnsi="Arial" w:cs="Arial"/>
          <w:szCs w:val="24"/>
        </w:rPr>
        <w:t>(Božić, 2023)</w:t>
      </w:r>
      <w:r w:rsidR="00BF281E">
        <w:rPr>
          <w:rFonts w:ascii="Arial" w:hAnsi="Arial" w:cs="Arial"/>
          <w:color w:val="1F2328"/>
        </w:rPr>
        <w:fldChar w:fldCharType="end"/>
      </w:r>
    </w:p>
    <w:p w:rsidR="00BA7A67" w:rsidRDefault="00BA7A67" w:rsidP="00763D66">
      <w:pPr>
        <w:ind w:left="720"/>
        <w:rPr>
          <w:rFonts w:ascii="Arial" w:hAnsi="Arial" w:cs="Arial"/>
          <w:color w:val="1F2328"/>
        </w:rPr>
      </w:pPr>
      <w:r w:rsidRPr="00BF281E">
        <w:rPr>
          <w:rFonts w:ascii="Arial" w:hAnsi="Arial" w:cs="Arial"/>
          <w:b/>
          <w:color w:val="1F2328"/>
        </w:rPr>
        <w:t>Subversion</w:t>
      </w:r>
      <w:r w:rsidR="007F415D" w:rsidRPr="00BF281E">
        <w:rPr>
          <w:rFonts w:ascii="Arial" w:hAnsi="Arial" w:cs="Arial"/>
          <w:b/>
          <w:color w:val="1F2328"/>
        </w:rPr>
        <w:t xml:space="preserve"> (SVN)</w:t>
      </w:r>
      <w:r>
        <w:rPr>
          <w:rFonts w:ascii="Arial" w:hAnsi="Arial" w:cs="Arial"/>
          <w:color w:val="1F2328"/>
        </w:rPr>
        <w:t xml:space="preserve"> - </w:t>
      </w:r>
      <w:r w:rsidRPr="00BA7A67">
        <w:rPr>
          <w:rFonts w:ascii="Arial" w:hAnsi="Arial" w:cs="Arial"/>
          <w:color w:val="1F2328"/>
        </w:rPr>
        <w:t>SVN is a centralized VCS that has been around for many years. It is widely used in enterprise environments and has a good track record for stability and reliability. SVN has a simple command-line interface and can be integrated with many IDEs.</w:t>
      </w:r>
      <w:r w:rsidR="00BF281E">
        <w:rPr>
          <w:rFonts w:ascii="Arial" w:hAnsi="Arial" w:cs="Arial"/>
          <w:color w:val="1F2328"/>
        </w:rPr>
        <w:t xml:space="preserve"> </w:t>
      </w:r>
      <w:r w:rsidR="00BF281E">
        <w:rPr>
          <w:rFonts w:ascii="Arial" w:hAnsi="Arial" w:cs="Arial"/>
          <w:color w:val="1F2328"/>
        </w:rPr>
        <w:fldChar w:fldCharType="begin"/>
      </w:r>
      <w:r w:rsidR="00BF281E">
        <w:rPr>
          <w:rFonts w:ascii="Arial" w:hAnsi="Arial" w:cs="Arial"/>
          <w:color w:val="1F2328"/>
        </w:rPr>
        <w:instrText xml:space="preserve"> ADDIN ZOTERO_ITEM CSL_CITATION {"citationID":"2l1pzc7j","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BF281E">
        <w:rPr>
          <w:rFonts w:ascii="Arial" w:hAnsi="Arial" w:cs="Arial"/>
          <w:color w:val="1F2328"/>
        </w:rPr>
        <w:fldChar w:fldCharType="separate"/>
      </w:r>
      <w:r w:rsidR="00BF281E" w:rsidRPr="00BF281E">
        <w:rPr>
          <w:rFonts w:ascii="Arial" w:hAnsi="Arial" w:cs="Arial"/>
          <w:szCs w:val="24"/>
        </w:rPr>
        <w:t>(Božić, 2023)</w:t>
      </w:r>
      <w:r w:rsidR="00BF281E">
        <w:rPr>
          <w:rFonts w:ascii="Arial" w:hAnsi="Arial" w:cs="Arial"/>
          <w:color w:val="1F2328"/>
        </w:rPr>
        <w:fldChar w:fldCharType="end"/>
      </w:r>
    </w:p>
    <w:p w:rsidR="00E54645" w:rsidRDefault="00E54645" w:rsidP="00763D66">
      <w:pPr>
        <w:ind w:left="720"/>
        <w:rPr>
          <w:rFonts w:ascii="Arial" w:hAnsi="Arial" w:cs="Arial"/>
          <w:color w:val="1F2328"/>
        </w:rPr>
      </w:pPr>
      <w:r w:rsidRPr="00E54645">
        <w:rPr>
          <w:rFonts w:ascii="Arial" w:hAnsi="Arial" w:cs="Arial"/>
          <w:b/>
          <w:color w:val="1F2328"/>
        </w:rPr>
        <w:t>Mercurial</w:t>
      </w:r>
      <w:r w:rsidRPr="00E54645">
        <w:rPr>
          <w:rFonts w:ascii="Arial" w:hAnsi="Arial" w:cs="Arial"/>
          <w:color w:val="1F2328"/>
        </w:rPr>
        <w:t xml:space="preserve">. Mercurial is a distributed VCS that is similar to </w:t>
      </w:r>
      <w:proofErr w:type="spellStart"/>
      <w:r w:rsidRPr="00E54645">
        <w:rPr>
          <w:rFonts w:ascii="Arial" w:hAnsi="Arial" w:cs="Arial"/>
          <w:color w:val="1F2328"/>
        </w:rPr>
        <w:t>Git</w:t>
      </w:r>
      <w:proofErr w:type="spellEnd"/>
      <w:r w:rsidRPr="00E54645">
        <w:rPr>
          <w:rFonts w:ascii="Arial" w:hAnsi="Arial" w:cs="Arial"/>
          <w:color w:val="1F2328"/>
        </w:rPr>
        <w:t xml:space="preserve"> in many ways. It has a user-friendly command-line interface and can be integrated with many IDEs and text editors. It is popular among Python developers</w:t>
      </w:r>
      <w:r>
        <w:rPr>
          <w:rFonts w:ascii="Arial" w:hAnsi="Arial" w:cs="Arial"/>
          <w:color w:val="1F2328"/>
        </w:rPr>
        <w:t>.</w:t>
      </w:r>
      <w:r w:rsidR="00EF4523">
        <w:rPr>
          <w:rFonts w:ascii="Arial" w:hAnsi="Arial" w:cs="Arial"/>
          <w:color w:val="1F2328"/>
        </w:rPr>
        <w:fldChar w:fldCharType="begin"/>
      </w:r>
      <w:r w:rsidR="00EF4523">
        <w:rPr>
          <w:rFonts w:ascii="Arial" w:hAnsi="Arial" w:cs="Arial"/>
          <w:color w:val="1F2328"/>
        </w:rPr>
        <w:instrText xml:space="preserve"> ADDIN ZOTERO_ITEM CSL_CITATION {"citationID":"0AVMXItz","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EF4523">
        <w:rPr>
          <w:rFonts w:ascii="Arial" w:hAnsi="Arial" w:cs="Arial"/>
          <w:color w:val="1F2328"/>
        </w:rPr>
        <w:fldChar w:fldCharType="separate"/>
      </w:r>
      <w:r w:rsidR="00EF4523" w:rsidRPr="00EF4523">
        <w:rPr>
          <w:rFonts w:ascii="Arial" w:hAnsi="Arial" w:cs="Arial"/>
          <w:szCs w:val="24"/>
        </w:rPr>
        <w:t>(Božić, 2023)</w:t>
      </w:r>
      <w:r w:rsidR="00EF4523">
        <w:rPr>
          <w:rFonts w:ascii="Arial" w:hAnsi="Arial" w:cs="Arial"/>
          <w:color w:val="1F2328"/>
        </w:rPr>
        <w:fldChar w:fldCharType="end"/>
      </w:r>
    </w:p>
    <w:p w:rsidR="00E54645" w:rsidRDefault="00E54645" w:rsidP="00763D66">
      <w:pPr>
        <w:ind w:left="720"/>
        <w:rPr>
          <w:rFonts w:ascii="Arial" w:hAnsi="Arial" w:cs="Arial"/>
          <w:color w:val="1F2328"/>
        </w:rPr>
      </w:pPr>
      <w:r w:rsidRPr="00E54645">
        <w:rPr>
          <w:rFonts w:ascii="Arial" w:hAnsi="Arial" w:cs="Arial"/>
          <w:b/>
          <w:color w:val="1F2328"/>
        </w:rPr>
        <w:t>Perforce</w:t>
      </w:r>
      <w:r w:rsidRPr="00E54645">
        <w:rPr>
          <w:rFonts w:ascii="Arial" w:hAnsi="Arial" w:cs="Arial"/>
          <w:color w:val="1F2328"/>
        </w:rPr>
        <w:t>. Perforce is a centralized VCS that is widely used in the gaming and entertainment industries. It is known for its scalability and performance and has a rich command-line interface. Perforce can be integrated with many IDEs and text editors.</w:t>
      </w:r>
      <w:r w:rsidR="00EF4523">
        <w:rPr>
          <w:rFonts w:ascii="Arial" w:hAnsi="Arial" w:cs="Arial"/>
          <w:color w:val="1F2328"/>
        </w:rPr>
        <w:t xml:space="preserve"> </w:t>
      </w:r>
      <w:r w:rsidR="00EF4523">
        <w:rPr>
          <w:rFonts w:ascii="Arial" w:hAnsi="Arial" w:cs="Arial"/>
          <w:color w:val="1F2328"/>
        </w:rPr>
        <w:fldChar w:fldCharType="begin"/>
      </w:r>
      <w:r w:rsidR="00EF4523">
        <w:rPr>
          <w:rFonts w:ascii="Arial" w:hAnsi="Arial" w:cs="Arial"/>
          <w:color w:val="1F2328"/>
        </w:rPr>
        <w:instrText xml:space="preserve"> ADDIN ZOTERO_ITEM CSL_CITATION {"citationID":"QS7UOYXC","properties":{"formattedCitation":"(Bo\\uc0\\u382{}i\\uc0\\u263{}, 2023)","plainCitation":"(Božić, 2023)","noteIndex":0},"citationItems":[{"id":41,"uris":["http://zotero.org/users/local/d1ZbIEaC/items/W52TCYPX"],"itemData":{"id":41,"type":"article-journal","DOI":"10.13140/RG.2.2.23777.17769","language":"en","note":"publisher: Unpublished","source":"DOI.org (Datacite)","title":"VERSION CONTROL SYSTEM IN AGILE PROGRAMMING","URL":"https://rgdoi.net/10.13140/RG.2.2.23777.17769","author":[{"family":"Božić","given":"Velibor"}],"accessed":{"date-parts":[["2024",6,3]]},"issued":{"date-parts":[["2023"]]}}}],"schema":"https://github.com/citation-style-language/schema/raw/master/csl-citation.json"} </w:instrText>
      </w:r>
      <w:r w:rsidR="00EF4523">
        <w:rPr>
          <w:rFonts w:ascii="Arial" w:hAnsi="Arial" w:cs="Arial"/>
          <w:color w:val="1F2328"/>
        </w:rPr>
        <w:fldChar w:fldCharType="separate"/>
      </w:r>
      <w:r w:rsidR="00EF4523" w:rsidRPr="00EF4523">
        <w:rPr>
          <w:rFonts w:ascii="Arial" w:hAnsi="Arial" w:cs="Arial"/>
          <w:szCs w:val="24"/>
        </w:rPr>
        <w:t>(Božić, 2023)</w:t>
      </w:r>
      <w:r w:rsidR="00EF4523">
        <w:rPr>
          <w:rFonts w:ascii="Arial" w:hAnsi="Arial" w:cs="Arial"/>
          <w:color w:val="1F2328"/>
        </w:rPr>
        <w:fldChar w:fldCharType="end"/>
      </w:r>
    </w:p>
    <w:p w:rsidR="00EA21E2" w:rsidRDefault="00EA21E2" w:rsidP="00763D66">
      <w:pPr>
        <w:ind w:left="720"/>
        <w:rPr>
          <w:rFonts w:ascii="Arial" w:hAnsi="Arial" w:cs="Arial"/>
          <w:color w:val="1F2328"/>
        </w:rPr>
      </w:pPr>
    </w:p>
    <w:p w:rsidR="00763D66" w:rsidRDefault="006C76F2" w:rsidP="002C229C">
      <w:pPr>
        <w:rPr>
          <w:rFonts w:ascii="Arial" w:hAnsi="Arial" w:cs="Arial"/>
          <w:b/>
          <w:color w:val="1F2328"/>
        </w:rPr>
      </w:pPr>
      <w:r w:rsidRPr="00DA2DAB">
        <w:rPr>
          <w:rFonts w:ascii="Arial" w:hAnsi="Arial" w:cs="Arial"/>
          <w:b/>
          <w:color w:val="1F2328"/>
        </w:rPr>
        <w:t>Discuss the role of a software project manager. What are some key responsibilities and challenges faced in managing software projects?</w:t>
      </w:r>
      <w:r w:rsidR="00DA2DAB">
        <w:rPr>
          <w:rFonts w:ascii="Arial" w:hAnsi="Arial" w:cs="Arial"/>
          <w:b/>
          <w:color w:val="1F2328"/>
        </w:rPr>
        <w:t xml:space="preserve"> </w:t>
      </w:r>
    </w:p>
    <w:p w:rsidR="006C76F2" w:rsidRDefault="006C76F2" w:rsidP="00413883">
      <w:pPr>
        <w:ind w:left="720"/>
        <w:rPr>
          <w:rFonts w:ascii="Arial" w:hAnsi="Arial" w:cs="Arial"/>
          <w:color w:val="1F2328"/>
        </w:rPr>
      </w:pPr>
      <w:r w:rsidRPr="006C76F2">
        <w:rPr>
          <w:rFonts w:ascii="Arial" w:hAnsi="Arial" w:cs="Arial"/>
          <w:color w:val="1F2328"/>
        </w:rPr>
        <w:t>Project managers are responsible for planning, executing, monitoring, managing and completing projects. However, that is just the tip of the iceberg of project management.</w:t>
      </w:r>
      <w:r>
        <w:rPr>
          <w:rFonts w:ascii="Arial" w:hAnsi="Arial" w:cs="Arial"/>
          <w:color w:val="1F2328"/>
        </w:rPr>
        <w:t xml:space="preserve"> </w:t>
      </w:r>
      <w:r w:rsidR="00B86F55">
        <w:rPr>
          <w:rFonts w:ascii="Arial" w:hAnsi="Arial" w:cs="Arial"/>
          <w:color w:val="1F2328"/>
        </w:rPr>
        <w:fldChar w:fldCharType="begin"/>
      </w:r>
      <w:r w:rsidR="00B86F55">
        <w:rPr>
          <w:rFonts w:ascii="Arial" w:hAnsi="Arial" w:cs="Arial"/>
          <w:color w:val="1F2328"/>
        </w:rPr>
        <w:instrText xml:space="preserve"> ADDIN ZOTERO_ITEM CSL_CITATION {"citationID":"QwfSH4S0","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B86F55">
        <w:rPr>
          <w:rFonts w:ascii="Arial" w:hAnsi="Arial" w:cs="Arial"/>
          <w:color w:val="1F2328"/>
        </w:rPr>
        <w:fldChar w:fldCharType="separate"/>
      </w:r>
      <w:r w:rsidR="00B86F55" w:rsidRPr="00B86F55">
        <w:rPr>
          <w:rFonts w:ascii="Arial" w:hAnsi="Arial" w:cs="Arial"/>
        </w:rPr>
        <w:t>(HEZAM, 2021)</w:t>
      </w:r>
      <w:r w:rsidR="00B86F55">
        <w:rPr>
          <w:rFonts w:ascii="Arial" w:hAnsi="Arial" w:cs="Arial"/>
          <w:color w:val="1F2328"/>
        </w:rPr>
        <w:fldChar w:fldCharType="end"/>
      </w:r>
    </w:p>
    <w:p w:rsidR="006C76F2" w:rsidRDefault="006C76F2" w:rsidP="00413883">
      <w:pPr>
        <w:ind w:left="720"/>
        <w:rPr>
          <w:rFonts w:ascii="Arial" w:hAnsi="Arial" w:cs="Arial"/>
          <w:color w:val="1F2328"/>
        </w:rPr>
      </w:pPr>
      <w:r w:rsidRPr="006C76F2">
        <w:rPr>
          <w:rFonts w:ascii="Arial" w:hAnsi="Arial" w:cs="Arial"/>
          <w:color w:val="1F2328"/>
        </w:rPr>
        <w:lastRenderedPageBreak/>
        <w:t xml:space="preserve">Here are some of the </w:t>
      </w:r>
      <w:r w:rsidR="008A5D55">
        <w:rPr>
          <w:rFonts w:ascii="Arial" w:hAnsi="Arial" w:cs="Arial"/>
          <w:b/>
          <w:color w:val="1F2328"/>
        </w:rPr>
        <w:t>Key R</w:t>
      </w:r>
      <w:r w:rsidRPr="008A5D55">
        <w:rPr>
          <w:rFonts w:ascii="Arial" w:hAnsi="Arial" w:cs="Arial"/>
          <w:b/>
          <w:color w:val="1F2328"/>
        </w:rPr>
        <w:t>esponsibilities</w:t>
      </w:r>
      <w:r w:rsidRPr="006C76F2">
        <w:rPr>
          <w:rFonts w:ascii="Arial" w:hAnsi="Arial" w:cs="Arial"/>
          <w:color w:val="1F2328"/>
        </w:rPr>
        <w:t xml:space="preserve"> of a project manager:</w:t>
      </w:r>
    </w:p>
    <w:p w:rsidR="006C76F2" w:rsidRPr="006C76F2" w:rsidRDefault="006C76F2" w:rsidP="00413883">
      <w:pPr>
        <w:ind w:left="720"/>
        <w:rPr>
          <w:rFonts w:ascii="Arial" w:hAnsi="Arial" w:cs="Arial"/>
          <w:color w:val="1F2328"/>
        </w:rPr>
      </w:pPr>
      <w:r w:rsidRPr="006C76F2">
        <w:rPr>
          <w:rFonts w:ascii="Arial" w:hAnsi="Arial" w:cs="Arial"/>
          <w:b/>
          <w:color w:val="1F2328"/>
        </w:rPr>
        <w:t>Create a plan</w:t>
      </w:r>
      <w:r w:rsidRPr="006C76F2">
        <w:rPr>
          <w:rFonts w:ascii="Arial" w:hAnsi="Arial" w:cs="Arial"/>
          <w:color w:val="1F2328"/>
        </w:rPr>
        <w:t xml:space="preserve">: Project managers are responsible for planning the actual course of the project. The plan should include the scope of the project, the timeline, and the budget. This can include identifying the right tools for the job. </w:t>
      </w:r>
      <w:r w:rsidR="00B86F55">
        <w:rPr>
          <w:rFonts w:ascii="Arial" w:hAnsi="Arial" w:cs="Arial"/>
          <w:color w:val="1F2328"/>
        </w:rPr>
        <w:fldChar w:fldCharType="begin"/>
      </w:r>
      <w:r w:rsidR="007C0EC2">
        <w:rPr>
          <w:rFonts w:ascii="Arial" w:hAnsi="Arial" w:cs="Arial"/>
          <w:color w:val="1F2328"/>
        </w:rPr>
        <w:instrText xml:space="preserve"> ADDIN ZOTERO_ITEM CSL_CITATION {"citationID":"Wm23Xt9A","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B86F55">
        <w:rPr>
          <w:rFonts w:ascii="Arial" w:hAnsi="Arial" w:cs="Arial"/>
          <w:color w:val="1F2328"/>
        </w:rPr>
        <w:fldChar w:fldCharType="separate"/>
      </w:r>
      <w:r w:rsidR="00B86F55" w:rsidRPr="00B86F55">
        <w:rPr>
          <w:rFonts w:ascii="Arial" w:hAnsi="Arial" w:cs="Arial"/>
        </w:rPr>
        <w:t>(HEZAM, 2021)</w:t>
      </w:r>
      <w:r w:rsidR="00B86F55">
        <w:rPr>
          <w:rFonts w:ascii="Arial" w:hAnsi="Arial" w:cs="Arial"/>
          <w:color w:val="1F2328"/>
        </w:rPr>
        <w:fldChar w:fldCharType="end"/>
      </w:r>
    </w:p>
    <w:p w:rsidR="006C76F2" w:rsidRPr="006C76F2" w:rsidRDefault="006C76F2" w:rsidP="00413883">
      <w:pPr>
        <w:ind w:left="720"/>
        <w:rPr>
          <w:rFonts w:ascii="Arial" w:hAnsi="Arial" w:cs="Arial"/>
          <w:color w:val="1F2328"/>
        </w:rPr>
      </w:pPr>
      <w:r w:rsidRPr="006C76F2">
        <w:rPr>
          <w:rFonts w:ascii="Arial" w:hAnsi="Arial" w:cs="Arial"/>
          <w:b/>
          <w:color w:val="1F2328"/>
        </w:rPr>
        <w:t>Join the team</w:t>
      </w:r>
      <w:r w:rsidRPr="006C76F2">
        <w:rPr>
          <w:rFonts w:ascii="Arial" w:hAnsi="Arial" w:cs="Arial"/>
          <w:color w:val="1F2328"/>
        </w:rPr>
        <w:t xml:space="preserve">: Finding the right team is essential to the success of the project. All project teams will vary depending on the scope of the action and the tasks required to complete the project.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oCgD5umO","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6C76F2" w:rsidRPr="006C76F2" w:rsidRDefault="006C76F2" w:rsidP="00413883">
      <w:pPr>
        <w:ind w:left="720"/>
        <w:rPr>
          <w:rFonts w:ascii="Arial" w:hAnsi="Arial" w:cs="Arial"/>
          <w:color w:val="1F2328"/>
        </w:rPr>
      </w:pPr>
      <w:r w:rsidRPr="006C76F2">
        <w:rPr>
          <w:rFonts w:ascii="Arial" w:hAnsi="Arial" w:cs="Arial"/>
          <w:b/>
          <w:color w:val="1F2328"/>
        </w:rPr>
        <w:t>Assign tasks</w:t>
      </w:r>
      <w:r w:rsidRPr="006C76F2">
        <w:rPr>
          <w:rFonts w:ascii="Arial" w:hAnsi="Arial" w:cs="Arial"/>
          <w:color w:val="1F2328"/>
        </w:rPr>
        <w:t>: Project managers must provide their team with a clear description of specific tasks and a timeline for all parts of the project. While each team member will be committed to his or her responsibilities, many tasks will require the cooperation of internal and external team members.</w:t>
      </w:r>
      <w:r w:rsidR="00FC61DD" w:rsidRPr="00FC61DD">
        <w:rPr>
          <w:rFonts w:ascii="Arial" w:hAnsi="Arial" w:cs="Arial"/>
          <w:color w:val="1F2328"/>
        </w:rPr>
        <w:t xml:space="preserve">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LtJGSBxr","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6C76F2" w:rsidRPr="006C76F2" w:rsidRDefault="006C76F2" w:rsidP="00413883">
      <w:pPr>
        <w:ind w:left="720"/>
        <w:rPr>
          <w:rFonts w:ascii="Arial" w:hAnsi="Arial" w:cs="Arial"/>
          <w:color w:val="1F2328"/>
        </w:rPr>
      </w:pPr>
      <w:r w:rsidRPr="006C76F2">
        <w:rPr>
          <w:rFonts w:ascii="Arial" w:hAnsi="Arial" w:cs="Arial"/>
          <w:b/>
          <w:color w:val="1F2328"/>
        </w:rPr>
        <w:t>Leading the team</w:t>
      </w:r>
      <w:r w:rsidRPr="006C76F2">
        <w:rPr>
          <w:rFonts w:ascii="Arial" w:hAnsi="Arial" w:cs="Arial"/>
          <w:color w:val="1F2328"/>
        </w:rPr>
        <w:t xml:space="preserve">: Now that the team is organized and their tasks are assigned, the project manager must keep the machine properly installed. This will include looking at specific people to get status updates, identifying and removing roadblocks, negotiating disagreements, maintaining team ethics, and providing training and counseling.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5mXH3Q22","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FC61DD" w:rsidRDefault="006C76F2" w:rsidP="00413883">
      <w:pPr>
        <w:ind w:left="720"/>
        <w:rPr>
          <w:rFonts w:ascii="Arial" w:hAnsi="Arial" w:cs="Arial"/>
          <w:color w:val="1F2328"/>
        </w:rPr>
      </w:pPr>
      <w:r w:rsidRPr="006C76F2">
        <w:rPr>
          <w:rFonts w:ascii="Arial" w:hAnsi="Arial" w:cs="Arial"/>
          <w:b/>
          <w:color w:val="1F2328"/>
        </w:rPr>
        <w:t>Budget management</w:t>
      </w:r>
      <w:r w:rsidRPr="006C76F2">
        <w:rPr>
          <w:rFonts w:ascii="Arial" w:hAnsi="Arial" w:cs="Arial"/>
          <w:color w:val="1F2328"/>
        </w:rPr>
        <w:t>: Most projects will require some expense, which means understanding how to integrate project budget and cost management is critical to success. This will include comparing real-life costs with estimates, and adjusting the project plan if necessary.</w:t>
      </w:r>
      <w:r w:rsidR="00FC61DD" w:rsidRPr="00FC61DD">
        <w:rPr>
          <w:rFonts w:ascii="Arial" w:hAnsi="Arial" w:cs="Arial"/>
          <w:color w:val="1F2328"/>
        </w:rPr>
        <w:t xml:space="preserve"> </w:t>
      </w:r>
      <w:r w:rsidR="00FC61DD">
        <w:rPr>
          <w:rFonts w:ascii="Arial" w:hAnsi="Arial" w:cs="Arial"/>
          <w:color w:val="1F2328"/>
        </w:rPr>
        <w:fldChar w:fldCharType="begin"/>
      </w:r>
      <w:r w:rsidR="007C0EC2">
        <w:rPr>
          <w:rFonts w:ascii="Arial" w:hAnsi="Arial" w:cs="Arial"/>
          <w:color w:val="1F2328"/>
        </w:rPr>
        <w:instrText xml:space="preserve"> ADDIN ZOTERO_ITEM CSL_CITATION {"citationID":"ogPjybVA","properties":{"formattedCitation":"(HEZAM, 2021)","plainCitation":"(HEZAM, 2021)","noteIndex":0},"citationItems":[{"id":45,"uris":["http://zotero.org/users/local/d1ZbIEaC/items/N4SGAUY8"],"itemData":{"id":45,"type":"article-journal","abstract":"The ability to deliver projects on schedule, budget, and alignment with business objectives is critical in determining the limit on highly competitive global business conditions. Project managers play a complex role, including organizational skills, analytical thinking, and interpersonal skills. Also, Software is a non-physical product. Software development is a new business distribution, and has little experience in creating software products. Most software products are designed to ﬁt the needs of the customers. Most importantly, basic technologies change and re-emerge more and more quickly so that the knowledge of one product can be applied to another. Such types of business and environmental issues increase the risk of software development, so it is important to properly manage software projects. The organization should deliver the highest quality product, keep costs below the customer budget and deliver the project as planned. Therefore, respectively, software project management is required to include user needs and budget and time constraints.","DOI":"10.6084/M9.FIGSHARE.14945535.V1","language":"en","license":"GPL 3.0+","note":"dimensions: 169591 Bytes\npublisher: figshare","page":"169591 Bytes","source":"DOI.org (Datacite)","title":"Software project management","author":[{"family":"HEZAM","given":"TAMEEM"}],"issued":{"date-parts":[["2021"]]}}}],"schema":"https://github.com/citation-style-language/schema/raw/master/csl-citation.json"} </w:instrText>
      </w:r>
      <w:r w:rsidR="00FC61DD">
        <w:rPr>
          <w:rFonts w:ascii="Arial" w:hAnsi="Arial" w:cs="Arial"/>
          <w:color w:val="1F2328"/>
        </w:rPr>
        <w:fldChar w:fldCharType="separate"/>
      </w:r>
      <w:r w:rsidR="00FC61DD" w:rsidRPr="00B86F55">
        <w:rPr>
          <w:rFonts w:ascii="Arial" w:hAnsi="Arial" w:cs="Arial"/>
        </w:rPr>
        <w:t>(HEZAM, 2021)</w:t>
      </w:r>
      <w:r w:rsidR="00FC61DD">
        <w:rPr>
          <w:rFonts w:ascii="Arial" w:hAnsi="Arial" w:cs="Arial"/>
          <w:color w:val="1F2328"/>
        </w:rPr>
        <w:fldChar w:fldCharType="end"/>
      </w:r>
    </w:p>
    <w:p w:rsidR="002C229C" w:rsidRDefault="002C229C" w:rsidP="00413883">
      <w:pPr>
        <w:ind w:left="720"/>
        <w:rPr>
          <w:rFonts w:ascii="Arial" w:hAnsi="Arial" w:cs="Arial"/>
          <w:color w:val="1F2328"/>
        </w:rPr>
      </w:pPr>
    </w:p>
    <w:p w:rsidR="005C4CF5" w:rsidRDefault="005C4CF5" w:rsidP="00413883">
      <w:pPr>
        <w:ind w:left="720"/>
        <w:rPr>
          <w:rFonts w:ascii="Arial" w:hAnsi="Arial" w:cs="Arial"/>
          <w:b/>
          <w:color w:val="1F2328"/>
        </w:rPr>
      </w:pPr>
      <w:r w:rsidRPr="005C4CF5">
        <w:rPr>
          <w:rFonts w:ascii="Arial" w:hAnsi="Arial" w:cs="Arial"/>
          <w:b/>
          <w:color w:val="1F2328"/>
        </w:rPr>
        <w:t>Challenges Faced in managing software projects</w:t>
      </w:r>
    </w:p>
    <w:p w:rsidR="005C4CF5" w:rsidRDefault="005C4CF5" w:rsidP="00413883">
      <w:pPr>
        <w:ind w:left="720"/>
        <w:rPr>
          <w:rFonts w:ascii="Arial" w:hAnsi="Arial" w:cs="Arial"/>
          <w:color w:val="1F2328"/>
        </w:rPr>
      </w:pPr>
      <w:r w:rsidRPr="005C4CF5">
        <w:rPr>
          <w:rFonts w:ascii="Arial" w:hAnsi="Arial" w:cs="Arial"/>
          <w:b/>
          <w:color w:val="1F2328"/>
        </w:rPr>
        <w:t>Unestablished Project Infrastructure</w:t>
      </w:r>
      <w:r w:rsidR="002A77F0">
        <w:rPr>
          <w:rFonts w:ascii="Arial" w:hAnsi="Arial" w:cs="Arial"/>
          <w:b/>
          <w:color w:val="1F2328"/>
        </w:rPr>
        <w:t xml:space="preserve"> </w:t>
      </w:r>
      <w:r w:rsidR="002A77F0">
        <w:rPr>
          <w:rFonts w:ascii="Arial" w:hAnsi="Arial" w:cs="Arial"/>
          <w:color w:val="1F2328"/>
        </w:rPr>
        <w:t xml:space="preserve">- </w:t>
      </w:r>
      <w:r w:rsidR="002A77F0" w:rsidRPr="002A77F0">
        <w:rPr>
          <w:rFonts w:ascii="Arial" w:hAnsi="Arial" w:cs="Arial"/>
          <w:color w:val="1F2328"/>
        </w:rPr>
        <w:t>An unestablished project environment is a common software development challenge in terms of its impact on project delivery. If the environment is not available, then there is no way you can proceed with your project on time and under budget.</w:t>
      </w:r>
      <w:r w:rsidR="007C0EC2">
        <w:rPr>
          <w:rFonts w:ascii="Arial" w:hAnsi="Arial" w:cs="Arial"/>
          <w:color w:val="1F2328"/>
        </w:rPr>
        <w:fldChar w:fldCharType="begin"/>
      </w:r>
      <w:r w:rsidR="007C0EC2">
        <w:rPr>
          <w:rFonts w:ascii="Arial" w:hAnsi="Arial" w:cs="Arial"/>
          <w:color w:val="1F2328"/>
        </w:rPr>
        <w:instrText xml:space="preserve"> ADDIN ZOTERO_ITEM CSL_CITATION {"citationID":"hM4eOZe1","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2A77F0" w:rsidRDefault="002A77F0" w:rsidP="00413883">
      <w:pPr>
        <w:ind w:left="720"/>
        <w:rPr>
          <w:rFonts w:ascii="Arial" w:hAnsi="Arial" w:cs="Arial"/>
          <w:color w:val="1F2328"/>
        </w:rPr>
      </w:pPr>
      <w:r w:rsidRPr="002A77F0">
        <w:rPr>
          <w:rFonts w:ascii="Arial" w:hAnsi="Arial" w:cs="Arial"/>
          <w:b/>
          <w:color w:val="1F2328"/>
        </w:rPr>
        <w:t>Keeping Up with Changing Requirements</w:t>
      </w:r>
      <w:r>
        <w:rPr>
          <w:rFonts w:ascii="Arial" w:hAnsi="Arial" w:cs="Arial"/>
          <w:color w:val="1F2328"/>
        </w:rPr>
        <w:t xml:space="preserve"> - </w:t>
      </w:r>
      <w:r w:rsidRPr="002A77F0">
        <w:rPr>
          <w:rFonts w:ascii="Arial" w:hAnsi="Arial" w:cs="Arial"/>
          <w:color w:val="1F2328"/>
        </w:rPr>
        <w:t>A major reason for the complexity of software development projects is the constant changing of requirements. Not surprisingly, 33% of the respondents of the Stack Overflow Developer Survey consider building products with unspecific requirements as their biggest challenge. Requirements gathering is a lot more than a handful of business consultants coming up with their ideal product – it is understanding fully what a project will deliver.</w:t>
      </w:r>
      <w:r w:rsidR="007C0EC2" w:rsidRPr="007C0EC2">
        <w:rPr>
          <w:rFonts w:ascii="Arial" w:hAnsi="Arial" w:cs="Arial"/>
          <w:color w:val="1F2328"/>
        </w:rPr>
        <w:t xml:space="preserve"> </w:t>
      </w:r>
      <w:r w:rsidR="007C0EC2">
        <w:rPr>
          <w:rFonts w:ascii="Arial" w:hAnsi="Arial" w:cs="Arial"/>
          <w:color w:val="1F2328"/>
        </w:rPr>
        <w:fldChar w:fldCharType="begin"/>
      </w:r>
      <w:r w:rsidR="00596CD1">
        <w:rPr>
          <w:rFonts w:ascii="Arial" w:hAnsi="Arial" w:cs="Arial"/>
          <w:color w:val="1F2328"/>
        </w:rPr>
        <w:instrText xml:space="preserve"> ADDIN ZOTERO_ITEM CSL_CITATION {"citationID":"k3kGKmnV","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A70800" w:rsidRDefault="004E5A0E" w:rsidP="00413883">
      <w:pPr>
        <w:ind w:left="720"/>
        <w:rPr>
          <w:rFonts w:ascii="Arial" w:hAnsi="Arial" w:cs="Arial"/>
          <w:color w:val="1F2328"/>
        </w:rPr>
      </w:pPr>
      <w:r w:rsidRPr="004E5A0E">
        <w:rPr>
          <w:rFonts w:ascii="Arial" w:hAnsi="Arial" w:cs="Arial"/>
          <w:b/>
          <w:color w:val="1F2328"/>
        </w:rPr>
        <w:t>Quality Assurance</w:t>
      </w:r>
      <w:r>
        <w:rPr>
          <w:rFonts w:ascii="Arial" w:hAnsi="Arial" w:cs="Arial"/>
          <w:color w:val="1F2328"/>
        </w:rPr>
        <w:t xml:space="preserve"> - </w:t>
      </w:r>
      <w:r w:rsidRPr="004E5A0E">
        <w:rPr>
          <w:rFonts w:ascii="Arial" w:hAnsi="Arial" w:cs="Arial"/>
          <w:color w:val="1F2328"/>
        </w:rPr>
        <w:t>Not reviewing code, or suppressing errors are a means that software developers use to save time and meet deadlines.</w:t>
      </w:r>
      <w:r w:rsidR="007C0EC2" w:rsidRPr="007C0EC2">
        <w:rPr>
          <w:rFonts w:ascii="Arial" w:hAnsi="Arial" w:cs="Arial"/>
          <w:color w:val="1F2328"/>
        </w:rPr>
        <w:t xml:space="preserve"> </w:t>
      </w:r>
      <w:r w:rsidR="007C0EC2">
        <w:rPr>
          <w:rFonts w:ascii="Arial" w:hAnsi="Arial" w:cs="Arial"/>
          <w:color w:val="1F2328"/>
        </w:rPr>
        <w:fldChar w:fldCharType="begin"/>
      </w:r>
      <w:r w:rsidR="00596CD1">
        <w:rPr>
          <w:rFonts w:ascii="Arial" w:hAnsi="Arial" w:cs="Arial"/>
          <w:color w:val="1F2328"/>
        </w:rPr>
        <w:instrText xml:space="preserve"> ADDIN ZOTERO_ITEM CSL_CITATION {"citationID":"YISDgL3X","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4E5A0E" w:rsidRDefault="004E5A0E" w:rsidP="00413883">
      <w:pPr>
        <w:ind w:left="720"/>
        <w:rPr>
          <w:rFonts w:ascii="Arial" w:hAnsi="Arial" w:cs="Arial"/>
          <w:color w:val="1F2328"/>
        </w:rPr>
      </w:pPr>
      <w:r w:rsidRPr="004E5A0E">
        <w:rPr>
          <w:rFonts w:ascii="Arial" w:hAnsi="Arial" w:cs="Arial"/>
          <w:b/>
          <w:color w:val="1F2328"/>
        </w:rPr>
        <w:t>Undefined Quality Standards</w:t>
      </w:r>
      <w:r>
        <w:rPr>
          <w:rFonts w:ascii="Arial" w:hAnsi="Arial" w:cs="Arial"/>
          <w:color w:val="1F2328"/>
        </w:rPr>
        <w:t xml:space="preserve"> - </w:t>
      </w:r>
      <w:r w:rsidRPr="004E5A0E">
        <w:rPr>
          <w:rFonts w:ascii="Arial" w:hAnsi="Arial" w:cs="Arial"/>
          <w:color w:val="1F2328"/>
        </w:rPr>
        <w:t>Defect identification is inevitable during functionality testing, even if the product has been through thorough unit testing during the development phase.</w:t>
      </w:r>
      <w:r w:rsidR="007C0EC2" w:rsidRPr="007C0EC2">
        <w:rPr>
          <w:rFonts w:ascii="Arial" w:hAnsi="Arial" w:cs="Arial"/>
          <w:color w:val="1F2328"/>
        </w:rPr>
        <w:t xml:space="preserve"> </w:t>
      </w:r>
      <w:r w:rsidR="007C0EC2">
        <w:rPr>
          <w:rFonts w:ascii="Arial" w:hAnsi="Arial" w:cs="Arial"/>
          <w:color w:val="1F2328"/>
        </w:rPr>
        <w:fldChar w:fldCharType="begin"/>
      </w:r>
      <w:r w:rsidR="00596CD1">
        <w:rPr>
          <w:rFonts w:ascii="Arial" w:hAnsi="Arial" w:cs="Arial"/>
          <w:color w:val="1F2328"/>
        </w:rPr>
        <w:instrText xml:space="preserve"> ADDIN ZOTERO_ITEM CSL_CITATION {"citationID":"1bcUxspG","properties":{"formattedCitation":"(Thakkar, 2024)","plainCitation":"(Thakkar, 2024)","noteIndex":0},"citationItems":[{"id":46,"uris":["http://zotero.org/users/local/d1ZbIEaC/items/7HF5RPRV"],"itemData":{"id":46,"type":"post-weblog","abstract":"Building a high-quality product is the end goal for any organization, but the software development process is evolving while automation is becoming rampant, and new tools and libraries are emerging daily.\nA process as complex as software product development comes with its own set of challenges – challenges that you might encounter every day. These software development challenges need to be addressed almost immediately to reduce the impact they have on your end product.\nSo, we’ve identified the biggest issues for software product developers, but what can you do to overcome them? Let’s take a closer look at the common challenges you may face throughout a software development project and what to do next.","container-title":"10 Software Development Challenges Every Developer Faces","genre":"Blog","language":"en","title":"Challenges of Software Development","title-short":"Challenges of Software Development","URL":"https://synoptek.com/insights/it-blogs/10-challenges-every-software-product-developer-faces/","author":[{"family":"Thakkar","given":"Manan"}],"issued":{"date-parts":[["2024",1,9]]}}}],"schema":"https://github.com/citation-style-language/schema/raw/master/csl-citation.json"} </w:instrText>
      </w:r>
      <w:r w:rsidR="007C0EC2">
        <w:rPr>
          <w:rFonts w:ascii="Arial" w:hAnsi="Arial" w:cs="Arial"/>
          <w:color w:val="1F2328"/>
        </w:rPr>
        <w:fldChar w:fldCharType="separate"/>
      </w:r>
      <w:r w:rsidR="007C0EC2" w:rsidRPr="007C0EC2">
        <w:rPr>
          <w:rFonts w:ascii="Arial" w:hAnsi="Arial" w:cs="Arial"/>
        </w:rPr>
        <w:t>(Thakkar, 2024)</w:t>
      </w:r>
      <w:r w:rsidR="007C0EC2">
        <w:rPr>
          <w:rFonts w:ascii="Arial" w:hAnsi="Arial" w:cs="Arial"/>
          <w:color w:val="1F2328"/>
        </w:rPr>
        <w:fldChar w:fldCharType="end"/>
      </w:r>
    </w:p>
    <w:p w:rsidR="00413883" w:rsidRDefault="00413883" w:rsidP="00413883">
      <w:pPr>
        <w:ind w:left="720"/>
        <w:rPr>
          <w:rFonts w:ascii="Arial" w:hAnsi="Arial" w:cs="Arial"/>
          <w:color w:val="1F2328"/>
        </w:rPr>
      </w:pPr>
    </w:p>
    <w:p w:rsidR="00413883" w:rsidRDefault="00413883" w:rsidP="00413883">
      <w:pPr>
        <w:ind w:left="720"/>
        <w:rPr>
          <w:rFonts w:ascii="Arial" w:hAnsi="Arial" w:cs="Arial"/>
          <w:color w:val="1F2328"/>
        </w:rPr>
      </w:pPr>
    </w:p>
    <w:p w:rsidR="00413883" w:rsidRDefault="00413883" w:rsidP="006C76F2">
      <w:pPr>
        <w:rPr>
          <w:rFonts w:ascii="Arial" w:hAnsi="Arial" w:cs="Arial"/>
          <w:b/>
          <w:color w:val="1F2328"/>
        </w:rPr>
      </w:pPr>
      <w:r w:rsidRPr="00413883">
        <w:rPr>
          <w:rFonts w:ascii="Arial" w:hAnsi="Arial" w:cs="Arial"/>
          <w:b/>
          <w:color w:val="1F2328"/>
        </w:rPr>
        <w:lastRenderedPageBreak/>
        <w:t>Define software maintenance and explain the different types of maintenance activities. Why is maintenance an essential part of the software lifec</w:t>
      </w:r>
      <w:r w:rsidR="00AC09D4">
        <w:rPr>
          <w:rFonts w:ascii="Arial" w:hAnsi="Arial" w:cs="Arial"/>
          <w:b/>
          <w:color w:val="1F2328"/>
        </w:rPr>
        <w:t xml:space="preserve">ycle? Ethical Considerations in </w:t>
      </w:r>
      <w:r w:rsidR="00AC09D4" w:rsidRPr="00AC09D4">
        <w:rPr>
          <w:rFonts w:ascii="Arial" w:hAnsi="Arial" w:cs="Arial"/>
          <w:b/>
          <w:color w:val="1F2328"/>
        </w:rPr>
        <w:t>Software Engineering:</w:t>
      </w:r>
    </w:p>
    <w:p w:rsidR="00AC09D4" w:rsidRDefault="00AC09D4" w:rsidP="00D1232E">
      <w:pPr>
        <w:ind w:left="720"/>
        <w:rPr>
          <w:rFonts w:ascii="Arial" w:hAnsi="Arial" w:cs="Arial"/>
          <w:color w:val="1F2328"/>
        </w:rPr>
      </w:pPr>
      <w:r w:rsidRPr="00FC545A">
        <w:rPr>
          <w:rFonts w:ascii="Arial" w:hAnsi="Arial" w:cs="Arial"/>
          <w:b/>
          <w:color w:val="1F2328"/>
        </w:rPr>
        <w:t>Software maintenance</w:t>
      </w:r>
      <w:r w:rsidRPr="00AC09D4">
        <w:rPr>
          <w:rFonts w:ascii="Arial" w:hAnsi="Arial" w:cs="Arial"/>
          <w:color w:val="1F2328"/>
        </w:rPr>
        <w:t xml:space="preserve"> is the totality of activities required to provide cost-effective support to a software system. Activities are performed during the pre-delivery stage as well as the post-delivery stage. Pre-delivery activities include planning for </w:t>
      </w:r>
      <w:r w:rsidR="00596CD1" w:rsidRPr="00AC09D4">
        <w:rPr>
          <w:rFonts w:ascii="Arial" w:hAnsi="Arial" w:cs="Arial"/>
          <w:color w:val="1F2328"/>
        </w:rPr>
        <w:t>post-delivery</w:t>
      </w:r>
      <w:r w:rsidRPr="00AC09D4">
        <w:rPr>
          <w:rFonts w:ascii="Arial" w:hAnsi="Arial" w:cs="Arial"/>
          <w:color w:val="1F2328"/>
        </w:rPr>
        <w:t xml:space="preserve"> operations, supportability, and logistics determination. Post-delivery activities include software modification, training, and operating a help desk.</w:t>
      </w:r>
      <w:r w:rsidR="00596CD1">
        <w:rPr>
          <w:rFonts w:ascii="Arial" w:hAnsi="Arial" w:cs="Arial"/>
          <w:color w:val="1F2328"/>
        </w:rPr>
        <w:t xml:space="preserve"> </w:t>
      </w:r>
      <w:r w:rsidR="00596CD1">
        <w:rPr>
          <w:rFonts w:ascii="Arial" w:hAnsi="Arial" w:cs="Arial"/>
          <w:color w:val="1F2328"/>
        </w:rPr>
        <w:fldChar w:fldCharType="begin"/>
      </w:r>
      <w:r w:rsidR="00596CD1">
        <w:rPr>
          <w:rFonts w:ascii="Arial" w:hAnsi="Arial" w:cs="Arial"/>
          <w:color w:val="1F2328"/>
        </w:rPr>
        <w:instrText xml:space="preserve"> ADDIN ZOTERO_ITEM CSL_CITATION {"citationID":"Cl2YLuKW","properties":{"formattedCitation":"(Canfora &amp; Cimitile, 2001)","plainCitation":"(Canfora &amp; Cimitile, 2001)","noteIndex":0},"citationItems":[{"id":48,"uris":["http://zotero.org/users/local/d1ZbIEaC/items/V26P9HHI"],"itemData":{"id":48,"type":"chapter","language":"en","note":"DOI: 10.1142/9789812389718_0005","page":"91-120","source":"DOI.org (Crossref)","title":"SOFTWARE MAINTENANCE","URL":"http://www.worldscientific.com/doi/abs/10.1142/9789812389718_0005","author":[{"family":"Canfora","given":"Gerardo"},{"family":"Cimitile","given":"Aniello"}],"accessed":{"date-parts":[["2024",6,3]]},"issued":{"date-parts":[["2001",12]]}}}],"schema":"https://github.com/citation-style-language/schema/raw/master/csl-citation.json"} </w:instrText>
      </w:r>
      <w:r w:rsidR="00596CD1">
        <w:rPr>
          <w:rFonts w:ascii="Arial" w:hAnsi="Arial" w:cs="Arial"/>
          <w:color w:val="1F2328"/>
        </w:rPr>
        <w:fldChar w:fldCharType="separate"/>
      </w:r>
      <w:r w:rsidR="00596CD1" w:rsidRPr="00596CD1">
        <w:rPr>
          <w:rFonts w:ascii="Arial" w:hAnsi="Arial" w:cs="Arial"/>
        </w:rPr>
        <w:t>(Canfora &amp; Cimitile, 2001)</w:t>
      </w:r>
      <w:r w:rsidR="00596CD1">
        <w:rPr>
          <w:rFonts w:ascii="Arial" w:hAnsi="Arial" w:cs="Arial"/>
          <w:color w:val="1F2328"/>
        </w:rPr>
        <w:fldChar w:fldCharType="end"/>
      </w:r>
    </w:p>
    <w:p w:rsidR="004C0A8F" w:rsidRPr="004C0A8F" w:rsidRDefault="004C0A8F" w:rsidP="00D1232E">
      <w:pPr>
        <w:ind w:left="720"/>
        <w:rPr>
          <w:rFonts w:ascii="Arial" w:hAnsi="Arial" w:cs="Arial"/>
          <w:b/>
          <w:color w:val="1F2328"/>
        </w:rPr>
      </w:pPr>
      <w:r w:rsidRPr="004C0A8F">
        <w:rPr>
          <w:rFonts w:ascii="Arial" w:hAnsi="Arial" w:cs="Arial"/>
          <w:b/>
          <w:color w:val="1F2328"/>
        </w:rPr>
        <w:t>Types of Maintenance activities</w:t>
      </w:r>
      <w:r w:rsidR="00091F1F">
        <w:rPr>
          <w:rFonts w:ascii="Arial" w:hAnsi="Arial" w:cs="Arial"/>
          <w:b/>
          <w:color w:val="1F2328"/>
        </w:rPr>
        <w:t xml:space="preserve"> </w:t>
      </w:r>
      <w:r w:rsidR="00091F1F">
        <w:rPr>
          <w:rFonts w:ascii="Arial" w:hAnsi="Arial" w:cs="Arial"/>
          <w:color w:val="1F2328"/>
        </w:rPr>
        <w:fldChar w:fldCharType="begin"/>
      </w:r>
      <w:r w:rsidR="00E66E31">
        <w:rPr>
          <w:rFonts w:ascii="Arial" w:hAnsi="Arial" w:cs="Arial"/>
          <w:color w:val="1F2328"/>
        </w:rPr>
        <w:instrText xml:space="preserve"> ADDIN ZOTERO_ITEM CSL_CITATION {"citationID":"xJpbQNnZ","properties":{"formattedCitation":"(Canfora &amp; Cimitile, 2001)","plainCitation":"(Canfora &amp; Cimitile, 2001)","noteIndex":0},"citationItems":[{"id":48,"uris":["http://zotero.org/users/local/d1ZbIEaC/items/V26P9HHI"],"itemData":{"id":48,"type":"chapter","language":"en","note":"DOI: 10.1142/9789812389718_0005","page":"91-120","source":"DOI.org (Crossref)","title":"SOFTWARE MAINTENANCE","URL":"http://www.worldscientific.com/doi/abs/10.1142/9789812389718_0005","author":[{"family":"Canfora","given":"Gerardo"},{"family":"Cimitile","given":"Aniello"}],"accessed":{"date-parts":[["2024",6,3]]},"issued":{"date-parts":[["2001",12]]}}}],"schema":"https://github.com/citation-style-language/schema/raw/master/csl-citation.json"} </w:instrText>
      </w:r>
      <w:r w:rsidR="00091F1F">
        <w:rPr>
          <w:rFonts w:ascii="Arial" w:hAnsi="Arial" w:cs="Arial"/>
          <w:color w:val="1F2328"/>
        </w:rPr>
        <w:fldChar w:fldCharType="separate"/>
      </w:r>
      <w:r w:rsidR="00091F1F" w:rsidRPr="00596CD1">
        <w:rPr>
          <w:rFonts w:ascii="Arial" w:hAnsi="Arial" w:cs="Arial"/>
        </w:rPr>
        <w:t>(Canfora &amp; Cimitile, 2001)</w:t>
      </w:r>
      <w:r w:rsidR="00091F1F">
        <w:rPr>
          <w:rFonts w:ascii="Arial" w:hAnsi="Arial" w:cs="Arial"/>
          <w:color w:val="1F2328"/>
        </w:rPr>
        <w:fldChar w:fldCharType="end"/>
      </w:r>
    </w:p>
    <w:p w:rsidR="004C0A8F" w:rsidRPr="004C0A8F" w:rsidRDefault="004C0A8F" w:rsidP="00D1232E">
      <w:pPr>
        <w:ind w:left="720"/>
        <w:rPr>
          <w:rFonts w:ascii="Arial" w:hAnsi="Arial" w:cs="Arial"/>
          <w:color w:val="1F2328"/>
        </w:rPr>
      </w:pPr>
      <w:r w:rsidRPr="004C0A8F">
        <w:rPr>
          <w:rFonts w:ascii="Arial" w:hAnsi="Arial" w:cs="Arial"/>
          <w:b/>
          <w:color w:val="1F2328"/>
        </w:rPr>
        <w:t>Corrective maintenance</w:t>
      </w:r>
      <w:r w:rsidRPr="004C0A8F">
        <w:rPr>
          <w:rFonts w:ascii="Arial" w:hAnsi="Arial" w:cs="Arial"/>
          <w:color w:val="1F2328"/>
        </w:rPr>
        <w:t>: reactive modification of a software product performed after delivery to correct discovered faults.</w:t>
      </w:r>
    </w:p>
    <w:p w:rsidR="004C0A8F" w:rsidRPr="004C0A8F" w:rsidRDefault="004C0A8F" w:rsidP="00D1232E">
      <w:pPr>
        <w:ind w:left="720"/>
        <w:rPr>
          <w:rFonts w:ascii="Arial" w:hAnsi="Arial" w:cs="Arial"/>
          <w:color w:val="1F2328"/>
        </w:rPr>
      </w:pPr>
      <w:r w:rsidRPr="004C0A8F">
        <w:rPr>
          <w:rFonts w:ascii="Arial" w:hAnsi="Arial" w:cs="Arial"/>
          <w:b/>
          <w:color w:val="1F2328"/>
        </w:rPr>
        <w:t>Adaptive maintenance</w:t>
      </w:r>
      <w:r w:rsidRPr="004C0A8F">
        <w:rPr>
          <w:rFonts w:ascii="Arial" w:hAnsi="Arial" w:cs="Arial"/>
          <w:color w:val="1F2328"/>
        </w:rPr>
        <w:t>: modification of a software product performed after delivery to keep a computer program usable in a changed or changing environment.</w:t>
      </w:r>
    </w:p>
    <w:p w:rsidR="004C0A8F" w:rsidRPr="004C0A8F" w:rsidRDefault="004C0A8F" w:rsidP="00D1232E">
      <w:pPr>
        <w:ind w:left="720"/>
        <w:rPr>
          <w:rFonts w:ascii="Arial" w:hAnsi="Arial" w:cs="Arial"/>
          <w:color w:val="1F2328"/>
        </w:rPr>
      </w:pPr>
      <w:r w:rsidRPr="004C0A8F">
        <w:rPr>
          <w:rFonts w:ascii="Arial" w:hAnsi="Arial" w:cs="Arial"/>
          <w:b/>
          <w:color w:val="1F2328"/>
        </w:rPr>
        <w:t>Perfective maintenance</w:t>
      </w:r>
      <w:r w:rsidRPr="004C0A8F">
        <w:rPr>
          <w:rFonts w:ascii="Arial" w:hAnsi="Arial" w:cs="Arial"/>
          <w:color w:val="1F2328"/>
        </w:rPr>
        <w:t>: modification of a software product performed after delivery to improve performance or maintainability.</w:t>
      </w:r>
    </w:p>
    <w:p w:rsidR="008109B1" w:rsidRDefault="004C0A8F" w:rsidP="00D1232E">
      <w:pPr>
        <w:ind w:left="720"/>
        <w:rPr>
          <w:rFonts w:ascii="Arial" w:hAnsi="Arial" w:cs="Arial"/>
          <w:color w:val="1F2328"/>
        </w:rPr>
      </w:pPr>
      <w:r w:rsidRPr="004C0A8F">
        <w:rPr>
          <w:rFonts w:ascii="Arial" w:hAnsi="Arial" w:cs="Arial"/>
          <w:b/>
          <w:color w:val="1F2328"/>
        </w:rPr>
        <w:t>Emergency maintenance</w:t>
      </w:r>
      <w:r w:rsidRPr="004C0A8F">
        <w:rPr>
          <w:rFonts w:ascii="Arial" w:hAnsi="Arial" w:cs="Arial"/>
          <w:color w:val="1F2328"/>
        </w:rPr>
        <w:t>: unscheduled corrective maintenance performed to keep a system operational.</w:t>
      </w:r>
    </w:p>
    <w:p w:rsidR="00E66E31" w:rsidRDefault="00E66E31" w:rsidP="00D1232E">
      <w:pPr>
        <w:ind w:left="720"/>
        <w:rPr>
          <w:rFonts w:ascii="Arial" w:hAnsi="Arial" w:cs="Arial"/>
          <w:color w:val="1F2328"/>
        </w:rPr>
      </w:pPr>
    </w:p>
    <w:p w:rsidR="00E66E31" w:rsidRDefault="00E66E31" w:rsidP="00D1232E">
      <w:pPr>
        <w:ind w:left="720"/>
        <w:rPr>
          <w:rFonts w:ascii="Arial" w:hAnsi="Arial" w:cs="Arial"/>
          <w:b/>
          <w:color w:val="1F2328"/>
        </w:rPr>
      </w:pPr>
      <w:r w:rsidRPr="00413883">
        <w:rPr>
          <w:rFonts w:ascii="Arial" w:hAnsi="Arial" w:cs="Arial"/>
          <w:b/>
          <w:color w:val="1F2328"/>
        </w:rPr>
        <w:t>Why is maintenance an essential part of the software lifec</w:t>
      </w:r>
      <w:r>
        <w:rPr>
          <w:rFonts w:ascii="Arial" w:hAnsi="Arial" w:cs="Arial"/>
          <w:b/>
          <w:color w:val="1F2328"/>
        </w:rPr>
        <w:t>ycle?</w:t>
      </w:r>
    </w:p>
    <w:p w:rsidR="00E66E31" w:rsidRDefault="00E66E31" w:rsidP="00D1232E">
      <w:pPr>
        <w:ind w:left="720"/>
        <w:rPr>
          <w:rFonts w:ascii="Arial" w:hAnsi="Arial" w:cs="Arial"/>
          <w:color w:val="1F2328"/>
        </w:rPr>
      </w:pPr>
      <w:r w:rsidRPr="00E66E31">
        <w:rPr>
          <w:rFonts w:ascii="Arial" w:hAnsi="Arial" w:cs="Arial"/>
          <w:color w:val="1F2328"/>
        </w:rPr>
        <w:t>Without maintenance, any software will be obsolete and essentially useless over time.</w:t>
      </w:r>
      <w:r>
        <w:rPr>
          <w:rFonts w:ascii="Arial" w:hAnsi="Arial" w:cs="Arial"/>
          <w:color w:val="1F2328"/>
        </w:rPr>
        <w:t xml:space="preserve"> </w:t>
      </w:r>
      <w:r w:rsidRPr="00E66E31">
        <w:rPr>
          <w:rFonts w:ascii="Arial" w:hAnsi="Arial" w:cs="Arial"/>
          <w:color w:val="1F2328"/>
        </w:rPr>
        <w:t>Creating a new piece of software and launching it into the world is an exciting step for any company. A lot goes into creating your software and its launch including the actual building and coding, licensing models, marketing, and more. However, any great piece of software must be able to adapt to the times. This means monitoring and maintaining properly. As technology is changing at the speed of light, software must keep up with the market changes and demands.</w:t>
      </w:r>
      <w:r>
        <w:rPr>
          <w:rFonts w:ascii="Arial" w:hAnsi="Arial" w:cs="Arial"/>
          <w:color w:val="1F2328"/>
        </w:rPr>
        <w:t xml:space="preserve"> </w:t>
      </w:r>
      <w:r>
        <w:rPr>
          <w:rFonts w:ascii="Arial" w:hAnsi="Arial" w:cs="Arial"/>
          <w:color w:val="1F2328"/>
        </w:rPr>
        <w:fldChar w:fldCharType="begin"/>
      </w:r>
      <w:r>
        <w:rPr>
          <w:rFonts w:ascii="Arial" w:hAnsi="Arial" w:cs="Arial"/>
          <w:color w:val="1F2328"/>
        </w:rPr>
        <w:instrText xml:space="preserve"> ADDIN ZOTERO_ITEM CSL_CITATION {"citationID":"xmZYpyBA","properties":{"formattedCitation":"(thalesgroup.com, n.d.)","plainCitation":"(thalesgroup.com, n.d.)","noteIndex":0},"citationItems":[{"id":49,"uris":["http://zotero.org/users/local/d1ZbIEaC/items/6G5WVEV5"],"itemData":{"id":49,"type":"post-weblog","abstract":"Software maintenance is the process of changing, modifying, and updating software to keep up with customer needs. Software maintenance is done after the product has launched for several reasons including improving the software overall, correcting issues or bugs, to boost performance, and more.  \nSoftware maintenance is a natural part of SDLC (software development life cycle). Software developers don’t have the luxury of launching a product and letting it run, they constantly need to be on the lookout to both correct and improve their software to remain competitive and relevant.\nUsing the right software maintenance techniques and strategies is a critical part of keeping any software running for a long period of time and keeping customers and users happy.","language":"en","title":"What is Software Maintenance?","URL":"https://cpl.thalesgroup.com/software-monetization/four-types-of-software-maintenance#:~:text=Without%20maintenance%2C%20any%20software%20will,and%20essentially%20useless%20over%20time.&amp;text=All%20software%20companies%20should%20have,important%20strategy%20in%20software%20development.","author":[{"family":"thalesgroup.com","given":""}]}}],"schema":"https://github.com/citation-style-language/schema/raw/master/csl-citation.json"} </w:instrText>
      </w:r>
      <w:r>
        <w:rPr>
          <w:rFonts w:ascii="Arial" w:hAnsi="Arial" w:cs="Arial"/>
          <w:color w:val="1F2328"/>
        </w:rPr>
        <w:fldChar w:fldCharType="separate"/>
      </w:r>
      <w:r w:rsidRPr="00E66E31">
        <w:rPr>
          <w:rFonts w:ascii="Arial" w:hAnsi="Arial" w:cs="Arial"/>
        </w:rPr>
        <w:t>(thalesgroup.com, n.d.)</w:t>
      </w:r>
      <w:r>
        <w:rPr>
          <w:rFonts w:ascii="Arial" w:hAnsi="Arial" w:cs="Arial"/>
          <w:color w:val="1F2328"/>
        </w:rPr>
        <w:fldChar w:fldCharType="end"/>
      </w:r>
    </w:p>
    <w:p w:rsidR="00D1232E" w:rsidRDefault="00D1232E" w:rsidP="00D1232E">
      <w:pPr>
        <w:rPr>
          <w:rFonts w:ascii="Arial" w:hAnsi="Arial" w:cs="Arial"/>
          <w:color w:val="1F2328"/>
        </w:rPr>
      </w:pPr>
    </w:p>
    <w:p w:rsidR="008109B1" w:rsidRDefault="00D1232E" w:rsidP="00541D6B">
      <w:pPr>
        <w:rPr>
          <w:rFonts w:ascii="Arial" w:hAnsi="Arial" w:cs="Arial"/>
          <w:b/>
          <w:color w:val="1F2328"/>
        </w:rPr>
      </w:pPr>
      <w:r w:rsidRPr="00D1232E">
        <w:rPr>
          <w:rFonts w:ascii="Arial" w:hAnsi="Arial" w:cs="Arial"/>
          <w:b/>
          <w:color w:val="1F2328"/>
        </w:rPr>
        <w:t>What are some ethical issues that software engineers might face? How can software engineers ensure they adhere to ethical standards in their work?</w:t>
      </w:r>
    </w:p>
    <w:p w:rsidR="00965E99" w:rsidRDefault="00965E99" w:rsidP="00DD047D">
      <w:pPr>
        <w:ind w:left="720"/>
        <w:rPr>
          <w:rFonts w:ascii="Arial" w:hAnsi="Arial" w:cs="Arial"/>
          <w:b/>
          <w:color w:val="1F2328"/>
        </w:rPr>
      </w:pPr>
      <w:r>
        <w:rPr>
          <w:rFonts w:ascii="Arial" w:hAnsi="Arial" w:cs="Arial"/>
          <w:b/>
          <w:color w:val="1F2328"/>
        </w:rPr>
        <w:t>Ethical Issues that software engineers might face</w:t>
      </w:r>
      <w:r w:rsidR="0065030C">
        <w:rPr>
          <w:rFonts w:ascii="Arial" w:hAnsi="Arial" w:cs="Arial"/>
          <w:b/>
          <w:color w:val="1F2328"/>
        </w:rPr>
        <w:t xml:space="preserve"> </w:t>
      </w:r>
    </w:p>
    <w:p w:rsidR="008109B1" w:rsidRDefault="00965E99" w:rsidP="00DD047D">
      <w:pPr>
        <w:ind w:left="720"/>
        <w:rPr>
          <w:rFonts w:ascii="Arial" w:hAnsi="Arial" w:cs="Arial"/>
          <w:color w:val="1F2328"/>
        </w:rPr>
      </w:pPr>
      <w:r>
        <w:rPr>
          <w:rFonts w:ascii="Arial" w:hAnsi="Arial" w:cs="Arial"/>
          <w:b/>
          <w:color w:val="1F2328"/>
        </w:rPr>
        <w:t>Privacy</w:t>
      </w:r>
      <w:r>
        <w:rPr>
          <w:rFonts w:ascii="Arial" w:hAnsi="Arial" w:cs="Arial"/>
          <w:color w:val="1F2328"/>
        </w:rPr>
        <w:t xml:space="preserve"> – Handling, storing, sharing user data only under the circumstances and for the purposes that the user sets.</w:t>
      </w:r>
    </w:p>
    <w:p w:rsidR="00085E5C" w:rsidRDefault="00085E5C" w:rsidP="00DD047D">
      <w:pPr>
        <w:ind w:left="720"/>
        <w:rPr>
          <w:rFonts w:ascii="Arial" w:hAnsi="Arial" w:cs="Arial"/>
          <w:color w:val="1F2328"/>
        </w:rPr>
      </w:pPr>
      <w:r w:rsidRPr="00085E5C">
        <w:rPr>
          <w:rFonts w:ascii="Arial" w:hAnsi="Arial" w:cs="Arial"/>
          <w:b/>
          <w:color w:val="1F2328"/>
        </w:rPr>
        <w:t>Sustainability</w:t>
      </w:r>
      <w:r>
        <w:rPr>
          <w:rFonts w:ascii="Arial" w:hAnsi="Arial" w:cs="Arial"/>
          <w:color w:val="1F2328"/>
        </w:rPr>
        <w:t xml:space="preserve"> – Energy consumption of the software artifact, caring about energy throughout the Software Engineering process and in the documentation.</w:t>
      </w:r>
    </w:p>
    <w:p w:rsidR="00085E5C" w:rsidRDefault="00085E5C" w:rsidP="00DD047D">
      <w:pPr>
        <w:ind w:left="720"/>
        <w:rPr>
          <w:rFonts w:ascii="Arial" w:hAnsi="Arial" w:cs="Arial"/>
          <w:color w:val="1F2328"/>
        </w:rPr>
      </w:pPr>
      <w:r w:rsidRPr="00085E5C">
        <w:rPr>
          <w:rFonts w:ascii="Arial" w:hAnsi="Arial" w:cs="Arial"/>
          <w:b/>
          <w:color w:val="1F2328"/>
        </w:rPr>
        <w:t>Transparency</w:t>
      </w:r>
      <w:r>
        <w:rPr>
          <w:rFonts w:ascii="Arial" w:hAnsi="Arial" w:cs="Arial"/>
          <w:color w:val="1F2328"/>
        </w:rPr>
        <w:t xml:space="preserve"> – Transparent decision-making procedures of intelligent systems, publicly available ethics politics by software development organizations.</w:t>
      </w:r>
    </w:p>
    <w:p w:rsidR="00085E5C" w:rsidRDefault="00085E5C" w:rsidP="00DD047D">
      <w:pPr>
        <w:ind w:left="720"/>
        <w:rPr>
          <w:rFonts w:ascii="Arial" w:hAnsi="Arial" w:cs="Arial"/>
          <w:color w:val="1F2328"/>
        </w:rPr>
      </w:pPr>
      <w:r w:rsidRPr="00085E5C">
        <w:rPr>
          <w:rFonts w:ascii="Arial" w:hAnsi="Arial" w:cs="Arial"/>
          <w:b/>
          <w:color w:val="1F2328"/>
        </w:rPr>
        <w:t>Diversity</w:t>
      </w:r>
      <w:r>
        <w:rPr>
          <w:rFonts w:ascii="Arial" w:hAnsi="Arial" w:cs="Arial"/>
          <w:color w:val="1F2328"/>
        </w:rPr>
        <w:t xml:space="preserve"> – Gender, race and age distribution of professionals in a development team.</w:t>
      </w:r>
    </w:p>
    <w:p w:rsidR="00085E5C" w:rsidRDefault="00085E5C" w:rsidP="00DD047D">
      <w:pPr>
        <w:ind w:left="720"/>
        <w:rPr>
          <w:rFonts w:ascii="Arial" w:hAnsi="Arial" w:cs="Arial"/>
          <w:color w:val="1F2328"/>
        </w:rPr>
      </w:pPr>
      <w:r w:rsidRPr="00085E5C">
        <w:rPr>
          <w:rFonts w:ascii="Arial" w:hAnsi="Arial" w:cs="Arial"/>
          <w:b/>
          <w:color w:val="1F2328"/>
        </w:rPr>
        <w:lastRenderedPageBreak/>
        <w:t>Work Ethics</w:t>
      </w:r>
      <w:r>
        <w:rPr>
          <w:rFonts w:ascii="Arial" w:hAnsi="Arial" w:cs="Arial"/>
          <w:color w:val="1F2328"/>
        </w:rPr>
        <w:t xml:space="preserve"> – Decisions on which bugs to fix and how quickly, ensuring quality of the code before release.</w:t>
      </w:r>
    </w:p>
    <w:p w:rsidR="00085E5C" w:rsidRDefault="00085E5C" w:rsidP="00DD047D">
      <w:pPr>
        <w:ind w:left="720"/>
        <w:rPr>
          <w:rFonts w:ascii="Arial" w:hAnsi="Arial" w:cs="Arial"/>
          <w:color w:val="1F2328"/>
        </w:rPr>
      </w:pPr>
      <w:r w:rsidRPr="00085E5C">
        <w:rPr>
          <w:rFonts w:ascii="Arial" w:hAnsi="Arial" w:cs="Arial"/>
          <w:b/>
          <w:color w:val="1F2328"/>
        </w:rPr>
        <w:t>Business ethics</w:t>
      </w:r>
      <w:r>
        <w:rPr>
          <w:rFonts w:ascii="Arial" w:hAnsi="Arial" w:cs="Arial"/>
          <w:color w:val="1F2328"/>
        </w:rPr>
        <w:t xml:space="preserve"> – Informing users of a changed business model, including revenue models.</w:t>
      </w:r>
    </w:p>
    <w:p w:rsidR="00085E5C" w:rsidRDefault="00085E5C" w:rsidP="00DD047D">
      <w:pPr>
        <w:ind w:left="720"/>
        <w:rPr>
          <w:rFonts w:ascii="Arial" w:hAnsi="Arial" w:cs="Arial"/>
          <w:color w:val="1F2328"/>
        </w:rPr>
      </w:pPr>
      <w:r w:rsidRPr="00085E5C">
        <w:rPr>
          <w:rFonts w:ascii="Arial" w:hAnsi="Arial" w:cs="Arial"/>
          <w:b/>
          <w:color w:val="1F2328"/>
        </w:rPr>
        <w:t>Accountability</w:t>
      </w:r>
      <w:r>
        <w:rPr>
          <w:rFonts w:ascii="Arial" w:hAnsi="Arial" w:cs="Arial"/>
          <w:color w:val="1F2328"/>
        </w:rPr>
        <w:t xml:space="preserve"> – Who should be held responsible for the harm caused by software?</w:t>
      </w:r>
    </w:p>
    <w:p w:rsidR="00085E5C" w:rsidRDefault="00085E5C" w:rsidP="00DD047D">
      <w:pPr>
        <w:ind w:left="720"/>
        <w:rPr>
          <w:rFonts w:ascii="Arial" w:hAnsi="Arial" w:cs="Arial"/>
          <w:color w:val="1F2328"/>
        </w:rPr>
      </w:pPr>
      <w:r w:rsidRPr="00085E5C">
        <w:rPr>
          <w:rFonts w:ascii="Arial" w:hAnsi="Arial" w:cs="Arial"/>
          <w:b/>
          <w:color w:val="1F2328"/>
        </w:rPr>
        <w:t>Dependability</w:t>
      </w:r>
      <w:r>
        <w:rPr>
          <w:rFonts w:ascii="Arial" w:hAnsi="Arial" w:cs="Arial"/>
          <w:color w:val="1F2328"/>
        </w:rPr>
        <w:t xml:space="preserve"> – Decision to maintain and/or keep a software product by software?</w:t>
      </w:r>
    </w:p>
    <w:p w:rsidR="00085E5C" w:rsidRDefault="00085E5C" w:rsidP="00DD047D">
      <w:pPr>
        <w:ind w:left="720"/>
        <w:rPr>
          <w:rFonts w:ascii="Arial" w:hAnsi="Arial" w:cs="Arial"/>
          <w:color w:val="1F2328"/>
        </w:rPr>
      </w:pPr>
      <w:r w:rsidRPr="00085E5C">
        <w:rPr>
          <w:rFonts w:ascii="Arial" w:hAnsi="Arial" w:cs="Arial"/>
          <w:b/>
          <w:color w:val="1F2328"/>
        </w:rPr>
        <w:t>Common goods</w:t>
      </w:r>
      <w:r>
        <w:rPr>
          <w:rFonts w:ascii="Arial" w:hAnsi="Arial" w:cs="Arial"/>
          <w:color w:val="1F2328"/>
        </w:rPr>
        <w:t xml:space="preserve"> – Contributing to, using, promoting open source software.</w:t>
      </w:r>
    </w:p>
    <w:p w:rsidR="002E153D" w:rsidRDefault="002E153D" w:rsidP="00DD047D">
      <w:pPr>
        <w:ind w:left="720"/>
        <w:rPr>
          <w:rFonts w:ascii="Arial" w:hAnsi="Arial" w:cs="Arial"/>
          <w:color w:val="1F2328"/>
        </w:rPr>
      </w:pPr>
    </w:p>
    <w:p w:rsidR="002E153D" w:rsidRDefault="002E153D" w:rsidP="00DD047D">
      <w:pPr>
        <w:ind w:left="720"/>
        <w:rPr>
          <w:rFonts w:ascii="Arial" w:hAnsi="Arial" w:cs="Arial"/>
          <w:color w:val="1F2328"/>
        </w:rPr>
      </w:pPr>
    </w:p>
    <w:p w:rsidR="002E153D" w:rsidRDefault="002E153D" w:rsidP="00DD047D">
      <w:pPr>
        <w:ind w:left="720"/>
        <w:rPr>
          <w:rFonts w:ascii="Arial" w:hAnsi="Arial" w:cs="Arial"/>
          <w:color w:val="1F2328"/>
        </w:rPr>
      </w:pPr>
      <w:r w:rsidRPr="00D1232E">
        <w:rPr>
          <w:rFonts w:ascii="Arial" w:hAnsi="Arial" w:cs="Arial"/>
          <w:b/>
          <w:color w:val="1F2328"/>
        </w:rPr>
        <w:t xml:space="preserve">How can software engineers ensure they adhere to ethical standards in their </w:t>
      </w:r>
      <w:proofErr w:type="gramStart"/>
      <w:r w:rsidRPr="00D1232E">
        <w:rPr>
          <w:rFonts w:ascii="Arial" w:hAnsi="Arial" w:cs="Arial"/>
          <w:b/>
          <w:color w:val="1F2328"/>
        </w:rPr>
        <w:t>work</w:t>
      </w:r>
      <w:proofErr w:type="gramEnd"/>
    </w:p>
    <w:p w:rsidR="002E153D" w:rsidRDefault="002E153D" w:rsidP="00DD047D">
      <w:pPr>
        <w:ind w:left="720"/>
        <w:rPr>
          <w:rFonts w:ascii="Arial" w:hAnsi="Arial" w:cs="Arial"/>
          <w:color w:val="1F2328"/>
        </w:rPr>
      </w:pPr>
      <w:r w:rsidRPr="002E153D">
        <w:rPr>
          <w:rFonts w:ascii="Arial" w:hAnsi="Arial" w:cs="Arial"/>
          <w:b/>
          <w:color w:val="1F2328"/>
        </w:rPr>
        <w:t>Awareness and Proactive Thinking:</w:t>
      </w:r>
      <w:r>
        <w:rPr>
          <w:rFonts w:ascii="Arial" w:hAnsi="Arial" w:cs="Arial"/>
          <w:color w:val="1F2328"/>
        </w:rPr>
        <w:t xml:space="preserve"> </w:t>
      </w:r>
      <w:r w:rsidRPr="002E153D">
        <w:rPr>
          <w:rFonts w:ascii="Arial" w:hAnsi="Arial" w:cs="Arial"/>
          <w:color w:val="1F2328"/>
        </w:rPr>
        <w:t>Before diving into development, think about how the software could be used and misused. Identify potential biases in algorithms, privacy concerns, and safety risks. Proactive consideration helps mitigate these issues early on.</w:t>
      </w:r>
    </w:p>
    <w:p w:rsidR="00547441" w:rsidRDefault="00547441" w:rsidP="00DD047D">
      <w:pPr>
        <w:ind w:left="720"/>
        <w:rPr>
          <w:rFonts w:ascii="Arial" w:hAnsi="Arial" w:cs="Arial"/>
          <w:color w:val="1F2328"/>
        </w:rPr>
      </w:pPr>
      <w:r w:rsidRPr="00547441">
        <w:rPr>
          <w:rFonts w:ascii="Arial" w:hAnsi="Arial" w:cs="Arial"/>
          <w:b/>
          <w:color w:val="1F2328"/>
        </w:rPr>
        <w:t>Prioritize user well-being</w:t>
      </w:r>
      <w:r w:rsidRPr="00547441">
        <w:rPr>
          <w:rFonts w:ascii="Arial" w:hAnsi="Arial" w:cs="Arial"/>
          <w:color w:val="1F2328"/>
        </w:rPr>
        <w:t>: Strive to create software that is fair, inclusive, and user-friendly. This might involve incorporating diverse perspectives in the design process and testing for bias in algorithms.</w:t>
      </w:r>
    </w:p>
    <w:p w:rsidR="00547441" w:rsidRDefault="00547441" w:rsidP="00DD047D">
      <w:pPr>
        <w:ind w:left="720"/>
        <w:rPr>
          <w:rFonts w:ascii="Arial" w:hAnsi="Arial" w:cs="Arial"/>
          <w:color w:val="1F2328"/>
        </w:rPr>
      </w:pPr>
      <w:r w:rsidRPr="00547441">
        <w:rPr>
          <w:rFonts w:ascii="Arial" w:hAnsi="Arial" w:cs="Arial"/>
          <w:b/>
          <w:color w:val="1F2328"/>
        </w:rPr>
        <w:t>Security and Privacy</w:t>
      </w:r>
      <w:r w:rsidRPr="00547441">
        <w:rPr>
          <w:rFonts w:ascii="Arial" w:hAnsi="Arial" w:cs="Arial"/>
          <w:color w:val="1F2328"/>
        </w:rPr>
        <w:t>: Build robust security measures to protect user data and prevent unauthorized access. Implement strong authentication and encryption protocols.</w:t>
      </w:r>
    </w:p>
    <w:p w:rsidR="00547441" w:rsidRPr="00547441" w:rsidRDefault="00547441" w:rsidP="00DD047D">
      <w:pPr>
        <w:ind w:left="720"/>
        <w:rPr>
          <w:rFonts w:ascii="Arial" w:hAnsi="Arial" w:cs="Arial"/>
          <w:color w:val="1F2328"/>
        </w:rPr>
      </w:pPr>
      <w:r w:rsidRPr="00547441">
        <w:rPr>
          <w:rFonts w:ascii="Arial" w:hAnsi="Arial" w:cs="Arial"/>
          <w:b/>
          <w:color w:val="1F2328"/>
        </w:rPr>
        <w:t>Stay updated on evolving ethical considerations</w:t>
      </w:r>
      <w:r w:rsidRPr="00547441">
        <w:rPr>
          <w:rFonts w:ascii="Arial" w:hAnsi="Arial" w:cs="Arial"/>
          <w:color w:val="1F2328"/>
        </w:rPr>
        <w:t>: The technological landscape is constantly changing, and so are the ethical considerations. Attend workshops, read articles, and participate in discussions to stay informed about emerging ethical issues.</w:t>
      </w:r>
    </w:p>
    <w:p w:rsidR="00547441" w:rsidRPr="002E153D" w:rsidRDefault="00547441" w:rsidP="00DD047D">
      <w:pPr>
        <w:ind w:left="720"/>
        <w:rPr>
          <w:rFonts w:ascii="Arial" w:hAnsi="Arial" w:cs="Arial"/>
          <w:color w:val="1F2328"/>
        </w:rPr>
      </w:pPr>
      <w:r w:rsidRPr="00547441">
        <w:rPr>
          <w:rFonts w:ascii="Arial" w:hAnsi="Arial" w:cs="Arial"/>
          <w:b/>
          <w:color w:val="1F2328"/>
        </w:rPr>
        <w:t>Open communication and advocacy</w:t>
      </w:r>
      <w:r w:rsidRPr="00547441">
        <w:rPr>
          <w:rFonts w:ascii="Arial" w:hAnsi="Arial" w:cs="Arial"/>
          <w:color w:val="1F2328"/>
        </w:rPr>
        <w:t>: Voice your concerns if you see unethical practices being encouraged. Speak up about potential risks and advocate for ethical design principles within your team or organization.</w:t>
      </w: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Default="008109B1" w:rsidP="00541D6B">
      <w:pPr>
        <w:rPr>
          <w:rFonts w:ascii="Arial" w:hAnsi="Arial" w:cs="Arial"/>
          <w:b/>
          <w:color w:val="1F2328"/>
        </w:rPr>
      </w:pPr>
    </w:p>
    <w:p w:rsidR="008109B1" w:rsidRPr="008109B1" w:rsidRDefault="008109B1" w:rsidP="00541D6B">
      <w:pPr>
        <w:rPr>
          <w:rFonts w:ascii="Arial" w:hAnsi="Arial" w:cs="Arial"/>
          <w:b/>
          <w:color w:val="1F2328"/>
        </w:rPr>
      </w:pPr>
    </w:p>
    <w:p w:rsidR="009D0A7E" w:rsidRPr="009D0A7E" w:rsidRDefault="009D0A7E" w:rsidP="00FC4B60">
      <w:pPr>
        <w:pStyle w:val="Bibliography"/>
        <w:ind w:left="0" w:firstLine="0"/>
        <w:rPr>
          <w:b/>
        </w:rPr>
      </w:pPr>
      <w:r w:rsidRPr="009D0A7E">
        <w:rPr>
          <w:b/>
        </w:rPr>
        <w:t>References</w:t>
      </w:r>
    </w:p>
    <w:p w:rsidR="00D1232E" w:rsidRPr="00D1232E" w:rsidRDefault="009D0A7E" w:rsidP="00D1232E">
      <w:pPr>
        <w:pStyle w:val="Bibliography"/>
        <w:rPr>
          <w:rFonts w:ascii="Calibri" w:hAnsi="Calibri" w:cs="Calibri"/>
        </w:rPr>
      </w:pPr>
      <w:r>
        <w:fldChar w:fldCharType="begin"/>
      </w:r>
      <w:r w:rsidR="00D1232E">
        <w:instrText xml:space="preserve"> ADDIN ZOTERO_BIBL {"uncited":[],"omitted":[],"custom":[]} CSL_BIBLIOGRAPHY </w:instrText>
      </w:r>
      <w:r>
        <w:fldChar w:fldCharType="separate"/>
      </w:r>
      <w:r w:rsidR="00D1232E" w:rsidRPr="00D1232E">
        <w:rPr>
          <w:rFonts w:ascii="Calibri" w:hAnsi="Calibri" w:cs="Calibri"/>
        </w:rPr>
        <w:t xml:space="preserve">-, M. I. H. (2023). Software Development Life Cycle (SDLC) Methodologies for Information Systems Project Management. </w:t>
      </w:r>
      <w:r w:rsidR="00D1232E" w:rsidRPr="00D1232E">
        <w:rPr>
          <w:rFonts w:ascii="Calibri" w:hAnsi="Calibri" w:cs="Calibri"/>
          <w:i/>
          <w:iCs/>
        </w:rPr>
        <w:t>International Journal For Multidisciplinary Research</w:t>
      </w:r>
      <w:r w:rsidR="00D1232E" w:rsidRPr="00D1232E">
        <w:rPr>
          <w:rFonts w:ascii="Calibri" w:hAnsi="Calibri" w:cs="Calibri"/>
        </w:rPr>
        <w:t xml:space="preserve">, </w:t>
      </w:r>
      <w:r w:rsidR="00D1232E" w:rsidRPr="00D1232E">
        <w:rPr>
          <w:rFonts w:ascii="Calibri" w:hAnsi="Calibri" w:cs="Calibri"/>
          <w:i/>
          <w:iCs/>
        </w:rPr>
        <w:t>5</w:t>
      </w:r>
      <w:r w:rsidR="00D1232E" w:rsidRPr="00D1232E">
        <w:rPr>
          <w:rFonts w:ascii="Calibri" w:hAnsi="Calibri" w:cs="Calibri"/>
        </w:rPr>
        <w:t>(5), 6223. https://doi.org/10.36948/ijfmr.2023.v05i05.6223</w:t>
      </w:r>
    </w:p>
    <w:p w:rsidR="00D1232E" w:rsidRPr="00D1232E" w:rsidRDefault="00D1232E" w:rsidP="00D1232E">
      <w:pPr>
        <w:pStyle w:val="Bibliography"/>
        <w:rPr>
          <w:rFonts w:ascii="Calibri" w:hAnsi="Calibri" w:cs="Calibri"/>
        </w:rPr>
      </w:pPr>
      <w:r w:rsidRPr="00D1232E">
        <w:rPr>
          <w:rFonts w:ascii="Calibri" w:hAnsi="Calibri" w:cs="Calibri"/>
        </w:rPr>
        <w:t xml:space="preserve">Božić, V. (2023). </w:t>
      </w:r>
      <w:r w:rsidRPr="00D1232E">
        <w:rPr>
          <w:rFonts w:ascii="Calibri" w:hAnsi="Calibri" w:cs="Calibri"/>
          <w:i/>
          <w:iCs/>
        </w:rPr>
        <w:t>VERSION CONTROL SYSTEM IN AGILE PROGRAMMING</w:t>
      </w:r>
      <w:r w:rsidRPr="00D1232E">
        <w:rPr>
          <w:rFonts w:ascii="Calibri" w:hAnsi="Calibri" w:cs="Calibri"/>
        </w:rPr>
        <w:t>. https://doi.org/10.13140/RG.2.2.23777.17769</w:t>
      </w:r>
    </w:p>
    <w:p w:rsidR="00D1232E" w:rsidRPr="00D1232E" w:rsidRDefault="00D1232E" w:rsidP="00D1232E">
      <w:pPr>
        <w:pStyle w:val="Bibliography"/>
        <w:rPr>
          <w:rFonts w:ascii="Calibri" w:hAnsi="Calibri" w:cs="Calibri"/>
        </w:rPr>
      </w:pPr>
      <w:r w:rsidRPr="00D1232E">
        <w:rPr>
          <w:rFonts w:ascii="Calibri" w:hAnsi="Calibri" w:cs="Calibri"/>
        </w:rPr>
        <w:t xml:space="preserve">Canfora, G., &amp; Cimitile, A. (2001). </w:t>
      </w:r>
      <w:r w:rsidRPr="00D1232E">
        <w:rPr>
          <w:rFonts w:ascii="Calibri" w:hAnsi="Calibri" w:cs="Calibri"/>
          <w:i/>
          <w:iCs/>
        </w:rPr>
        <w:t>SOFTWARE MAINTENANCE</w:t>
      </w:r>
      <w:r w:rsidRPr="00D1232E">
        <w:rPr>
          <w:rFonts w:ascii="Calibri" w:hAnsi="Calibri" w:cs="Calibri"/>
        </w:rPr>
        <w:t xml:space="preserve"> (pp. 91–120). https://doi.org/10.1142/9789812389718_0005</w:t>
      </w:r>
    </w:p>
    <w:p w:rsidR="00D1232E" w:rsidRPr="00D1232E" w:rsidRDefault="00D1232E" w:rsidP="00D1232E">
      <w:pPr>
        <w:pStyle w:val="Bibliography"/>
        <w:rPr>
          <w:rFonts w:ascii="Calibri" w:hAnsi="Calibri" w:cs="Calibri"/>
        </w:rPr>
      </w:pPr>
      <w:r w:rsidRPr="00D1232E">
        <w:rPr>
          <w:rFonts w:ascii="Calibri" w:hAnsi="Calibri" w:cs="Calibri"/>
        </w:rPr>
        <w:t xml:space="preserve">Casteren, W. V. (2017). </w:t>
      </w:r>
      <w:r w:rsidRPr="00D1232E">
        <w:rPr>
          <w:rFonts w:ascii="Calibri" w:hAnsi="Calibri" w:cs="Calibri"/>
          <w:i/>
          <w:iCs/>
        </w:rPr>
        <w:t>The Waterfall Model and the Agile Methodologies: A comparison by project characteristics</w:t>
      </w:r>
      <w:r w:rsidRPr="00D1232E">
        <w:rPr>
          <w:rFonts w:ascii="Calibri" w:hAnsi="Calibri" w:cs="Calibri"/>
        </w:rPr>
        <w:t>. https://doi.org/10.13140/RG.2.2.36825.72805</w:t>
      </w:r>
    </w:p>
    <w:p w:rsidR="00D1232E" w:rsidRPr="00D1232E" w:rsidRDefault="00D1232E" w:rsidP="00D1232E">
      <w:pPr>
        <w:pStyle w:val="Bibliography"/>
        <w:rPr>
          <w:rFonts w:ascii="Calibri" w:hAnsi="Calibri" w:cs="Calibri"/>
        </w:rPr>
      </w:pPr>
      <w:r w:rsidRPr="00D1232E">
        <w:rPr>
          <w:rFonts w:ascii="Calibri" w:hAnsi="Calibri" w:cs="Calibri"/>
        </w:rPr>
        <w:t xml:space="preserve">Chakraborty, A., Baowaly, M. K., Arefin, A., &amp; Bahar, A. N. (2012). </w:t>
      </w:r>
      <w:r w:rsidRPr="00D1232E">
        <w:rPr>
          <w:rFonts w:ascii="Calibri" w:hAnsi="Calibri" w:cs="Calibri"/>
          <w:i/>
          <w:iCs/>
        </w:rPr>
        <w:t>The Role of Requirement Engineering in Software Development Life Cycle</w:t>
      </w:r>
      <w:r w:rsidRPr="00D1232E">
        <w:rPr>
          <w:rFonts w:ascii="Calibri" w:hAnsi="Calibri" w:cs="Calibri"/>
        </w:rPr>
        <w:t xml:space="preserve">. </w:t>
      </w:r>
      <w:r w:rsidRPr="00D1232E">
        <w:rPr>
          <w:rFonts w:ascii="Calibri" w:hAnsi="Calibri" w:cs="Calibri"/>
          <w:i/>
          <w:iCs/>
        </w:rPr>
        <w:t>3</w:t>
      </w:r>
      <w:r w:rsidRPr="00D1232E">
        <w:rPr>
          <w:rFonts w:ascii="Calibri" w:hAnsi="Calibri" w:cs="Calibri"/>
        </w:rPr>
        <w:t>(5).</w:t>
      </w:r>
    </w:p>
    <w:p w:rsidR="00D1232E" w:rsidRPr="00D1232E" w:rsidRDefault="00D1232E" w:rsidP="00D1232E">
      <w:pPr>
        <w:pStyle w:val="Bibliography"/>
        <w:rPr>
          <w:rFonts w:ascii="Calibri" w:hAnsi="Calibri" w:cs="Calibri"/>
        </w:rPr>
      </w:pPr>
      <w:r w:rsidRPr="00D1232E">
        <w:rPr>
          <w:rFonts w:ascii="Calibri" w:hAnsi="Calibri" w:cs="Calibri"/>
        </w:rPr>
        <w:t xml:space="preserve">Dzerzhinskiy, F., &amp; Raykov, L. D. (n.d.). </w:t>
      </w:r>
      <w:r w:rsidRPr="00D1232E">
        <w:rPr>
          <w:rFonts w:ascii="Calibri" w:hAnsi="Calibri" w:cs="Calibri"/>
          <w:i/>
          <w:iCs/>
        </w:rPr>
        <w:t>What Is Software Engineering?</w:t>
      </w:r>
    </w:p>
    <w:p w:rsidR="00D1232E" w:rsidRPr="00D1232E" w:rsidRDefault="00D1232E" w:rsidP="00D1232E">
      <w:pPr>
        <w:pStyle w:val="Bibliography"/>
        <w:rPr>
          <w:rFonts w:ascii="Calibri" w:hAnsi="Calibri" w:cs="Calibri"/>
        </w:rPr>
      </w:pPr>
      <w:r w:rsidRPr="00D1232E">
        <w:rPr>
          <w:rFonts w:ascii="Calibri" w:hAnsi="Calibri" w:cs="Calibri"/>
        </w:rPr>
        <w:t xml:space="preserve">Freeman, J. (2022, June 2). Comparison Between Agile VS Waterfall. </w:t>
      </w:r>
      <w:r w:rsidRPr="00D1232E">
        <w:rPr>
          <w:rFonts w:ascii="Calibri" w:hAnsi="Calibri" w:cs="Calibri"/>
          <w:i/>
          <w:iCs/>
        </w:rPr>
        <w:t>Agile VS Waterfall: A Complete Comparison</w:t>
      </w:r>
      <w:r w:rsidRPr="00D1232E">
        <w:rPr>
          <w:rFonts w:ascii="Calibri" w:hAnsi="Calibri" w:cs="Calibri"/>
        </w:rPr>
        <w:t>. https://www.edrawsoft.com/agile-vs-waterfall.html</w:t>
      </w:r>
    </w:p>
    <w:p w:rsidR="00D1232E" w:rsidRPr="00D1232E" w:rsidRDefault="00D1232E" w:rsidP="00D1232E">
      <w:pPr>
        <w:pStyle w:val="Bibliography"/>
        <w:rPr>
          <w:rFonts w:ascii="Calibri" w:hAnsi="Calibri" w:cs="Calibri"/>
        </w:rPr>
      </w:pPr>
      <w:r w:rsidRPr="00D1232E">
        <w:rPr>
          <w:rFonts w:ascii="Calibri" w:hAnsi="Calibri" w:cs="Calibri"/>
        </w:rPr>
        <w:lastRenderedPageBreak/>
        <w:t xml:space="preserve">HEZAM, T. (2021). </w:t>
      </w:r>
      <w:r w:rsidRPr="00D1232E">
        <w:rPr>
          <w:rFonts w:ascii="Calibri" w:hAnsi="Calibri" w:cs="Calibri"/>
          <w:i/>
          <w:iCs/>
        </w:rPr>
        <w:t>Software project management</w:t>
      </w:r>
      <w:r w:rsidRPr="00D1232E">
        <w:rPr>
          <w:rFonts w:ascii="Calibri" w:hAnsi="Calibri" w:cs="Calibri"/>
        </w:rPr>
        <w:t>. 169591 Bytes. https://doi.org/10.6084/M9.FIGSHARE.14945535.V1</w:t>
      </w:r>
    </w:p>
    <w:p w:rsidR="00D1232E" w:rsidRPr="00D1232E" w:rsidRDefault="00D1232E" w:rsidP="00D1232E">
      <w:pPr>
        <w:pStyle w:val="Bibliography"/>
        <w:rPr>
          <w:rFonts w:ascii="Calibri" w:hAnsi="Calibri" w:cs="Calibri"/>
        </w:rPr>
      </w:pPr>
      <w:r w:rsidRPr="00D1232E">
        <w:rPr>
          <w:rFonts w:ascii="Calibri" w:hAnsi="Calibri" w:cs="Calibri"/>
          <w:i/>
          <w:iCs/>
        </w:rPr>
        <w:t>IJSRD - International Journal for Scientific Research &amp; Development| Vol. 6, Issue 12, 2019 | ISSN (online): 2321-0613</w:t>
      </w:r>
      <w:r w:rsidRPr="00D1232E">
        <w:rPr>
          <w:rFonts w:ascii="Calibri" w:hAnsi="Calibri" w:cs="Calibri"/>
        </w:rPr>
        <w:t xml:space="preserve">. (n.d.). </w:t>
      </w:r>
      <w:r w:rsidRPr="00D1232E">
        <w:rPr>
          <w:rFonts w:ascii="Calibri" w:hAnsi="Calibri" w:cs="Calibri"/>
          <w:i/>
          <w:iCs/>
        </w:rPr>
        <w:t>6</w:t>
      </w:r>
      <w:r w:rsidRPr="00D1232E">
        <w:rPr>
          <w:rFonts w:ascii="Calibri" w:hAnsi="Calibri" w:cs="Calibri"/>
        </w:rPr>
        <w:t>(12).</w:t>
      </w:r>
    </w:p>
    <w:p w:rsidR="00D1232E" w:rsidRPr="00D1232E" w:rsidRDefault="00D1232E" w:rsidP="00D1232E">
      <w:pPr>
        <w:pStyle w:val="Bibliography"/>
        <w:rPr>
          <w:rFonts w:ascii="Calibri" w:hAnsi="Calibri" w:cs="Calibri"/>
        </w:rPr>
      </w:pPr>
      <w:r w:rsidRPr="00D1232E">
        <w:rPr>
          <w:rFonts w:ascii="Calibri" w:hAnsi="Calibri" w:cs="Calibri"/>
        </w:rPr>
        <w:t xml:space="preserve">Iqbal, T. (2017). </w:t>
      </w:r>
      <w:r w:rsidRPr="00D1232E">
        <w:rPr>
          <w:rFonts w:ascii="Calibri" w:hAnsi="Calibri" w:cs="Calibri"/>
          <w:i/>
          <w:iCs/>
        </w:rPr>
        <w:t>Software Testing</w:t>
      </w:r>
      <w:r w:rsidRPr="00D1232E">
        <w:rPr>
          <w:rFonts w:ascii="Calibri" w:hAnsi="Calibri" w:cs="Calibri"/>
        </w:rPr>
        <w:t>. Unpublished. https://doi.org/10.13140/RG.2.2.18247.60323</w:t>
      </w:r>
    </w:p>
    <w:p w:rsidR="00D1232E" w:rsidRPr="00D1232E" w:rsidRDefault="00D1232E" w:rsidP="00D1232E">
      <w:pPr>
        <w:pStyle w:val="Bibliography"/>
        <w:rPr>
          <w:rFonts w:ascii="Calibri" w:hAnsi="Calibri" w:cs="Calibri"/>
        </w:rPr>
      </w:pPr>
      <w:r w:rsidRPr="00D1232E">
        <w:rPr>
          <w:rFonts w:ascii="Calibri" w:hAnsi="Calibri" w:cs="Calibri"/>
        </w:rPr>
        <w:t xml:space="preserve">Mall, R. (2015). </w:t>
      </w:r>
      <w:r w:rsidRPr="00D1232E">
        <w:rPr>
          <w:rFonts w:ascii="Calibri" w:hAnsi="Calibri" w:cs="Calibri"/>
          <w:i/>
          <w:iCs/>
        </w:rPr>
        <w:t>Fundamentals of software engineering</w:t>
      </w:r>
      <w:r w:rsidRPr="00D1232E">
        <w:rPr>
          <w:rFonts w:ascii="Calibri" w:hAnsi="Calibri" w:cs="Calibri"/>
        </w:rPr>
        <w:t xml:space="preserve"> (Fourth edition, eastern economy edition). PHI Learning Private Limited.</w:t>
      </w:r>
    </w:p>
    <w:p w:rsidR="00D1232E" w:rsidRPr="00D1232E" w:rsidRDefault="00D1232E" w:rsidP="00D1232E">
      <w:pPr>
        <w:pStyle w:val="Bibliography"/>
        <w:rPr>
          <w:rFonts w:ascii="Calibri" w:hAnsi="Calibri" w:cs="Calibri"/>
        </w:rPr>
      </w:pPr>
      <w:r w:rsidRPr="00D1232E">
        <w:rPr>
          <w:rFonts w:ascii="Calibri" w:hAnsi="Calibri" w:cs="Calibri"/>
        </w:rPr>
        <w:t xml:space="preserve">Nuseibeh, B., &amp; Easterbrook, S. (2000). Requirements engineering: A roadmap. </w:t>
      </w:r>
      <w:r w:rsidRPr="00D1232E">
        <w:rPr>
          <w:rFonts w:ascii="Calibri" w:hAnsi="Calibri" w:cs="Calibri"/>
          <w:i/>
          <w:iCs/>
        </w:rPr>
        <w:t>Proceedings of the Conference on The Future of Software Engineering</w:t>
      </w:r>
      <w:r w:rsidRPr="00D1232E">
        <w:rPr>
          <w:rFonts w:ascii="Calibri" w:hAnsi="Calibri" w:cs="Calibri"/>
        </w:rPr>
        <w:t>, 35–46. https://doi.org/10.1145/336512.336523</w:t>
      </w:r>
    </w:p>
    <w:p w:rsidR="00D1232E" w:rsidRPr="00D1232E" w:rsidRDefault="00D1232E" w:rsidP="00D1232E">
      <w:pPr>
        <w:pStyle w:val="Bibliography"/>
        <w:rPr>
          <w:rFonts w:ascii="Calibri" w:hAnsi="Calibri" w:cs="Calibri"/>
        </w:rPr>
      </w:pPr>
      <w:r w:rsidRPr="00D1232E">
        <w:rPr>
          <w:rFonts w:ascii="Calibri" w:hAnsi="Calibri" w:cs="Calibri"/>
        </w:rPr>
        <w:t xml:space="preserve">selleo.com. (2024, April 24). How Does Modular Software Architecture Improve Scalability? </w:t>
      </w:r>
      <w:r w:rsidRPr="00D1232E">
        <w:rPr>
          <w:rFonts w:ascii="Calibri" w:hAnsi="Calibri" w:cs="Calibri"/>
          <w:i/>
          <w:iCs/>
        </w:rPr>
        <w:t>How Does Modular Software Architecture Improve Scalability?</w:t>
      </w:r>
      <w:r w:rsidRPr="00D1232E">
        <w:rPr>
          <w:rFonts w:ascii="Calibri" w:hAnsi="Calibri" w:cs="Calibri"/>
        </w:rPr>
        <w:t xml:space="preserve"> https://selleo.com/blog/how-does-modular-software-architecture-improve-scalability</w:t>
      </w:r>
    </w:p>
    <w:p w:rsidR="00D1232E" w:rsidRPr="00D1232E" w:rsidRDefault="00D1232E" w:rsidP="00D1232E">
      <w:pPr>
        <w:pStyle w:val="Bibliography"/>
        <w:rPr>
          <w:rFonts w:ascii="Calibri" w:hAnsi="Calibri" w:cs="Calibri"/>
        </w:rPr>
      </w:pPr>
      <w:r w:rsidRPr="00D1232E">
        <w:rPr>
          <w:rFonts w:ascii="Calibri" w:hAnsi="Calibri" w:cs="Calibri"/>
        </w:rPr>
        <w:t xml:space="preserve">Swanlund, S., Wilson, V., Kapoor, V., Gabbard, M., &amp; Srinath, C. (2024). Software Development Life Cycle. </w:t>
      </w:r>
      <w:r w:rsidRPr="00D1232E">
        <w:rPr>
          <w:rFonts w:ascii="Calibri" w:hAnsi="Calibri" w:cs="Calibri"/>
          <w:i/>
          <w:iCs/>
        </w:rPr>
        <w:t>Journal of the Society for Clinical Data Management</w:t>
      </w:r>
      <w:r w:rsidRPr="00D1232E">
        <w:rPr>
          <w:rFonts w:ascii="Calibri" w:hAnsi="Calibri" w:cs="Calibri"/>
        </w:rPr>
        <w:t xml:space="preserve">, </w:t>
      </w:r>
      <w:r w:rsidRPr="00D1232E">
        <w:rPr>
          <w:rFonts w:ascii="Calibri" w:hAnsi="Calibri" w:cs="Calibri"/>
          <w:i/>
          <w:iCs/>
        </w:rPr>
        <w:t>4</w:t>
      </w:r>
      <w:r w:rsidRPr="00D1232E">
        <w:rPr>
          <w:rFonts w:ascii="Calibri" w:hAnsi="Calibri" w:cs="Calibri"/>
        </w:rPr>
        <w:t>(1). https://doi.org/10.47912/jscdm.343</w:t>
      </w:r>
    </w:p>
    <w:p w:rsidR="00D1232E" w:rsidRPr="00D1232E" w:rsidRDefault="00D1232E" w:rsidP="00D1232E">
      <w:pPr>
        <w:pStyle w:val="Bibliography"/>
        <w:rPr>
          <w:rFonts w:ascii="Calibri" w:hAnsi="Calibri" w:cs="Calibri"/>
        </w:rPr>
      </w:pPr>
      <w:r w:rsidRPr="00D1232E">
        <w:rPr>
          <w:rFonts w:ascii="Calibri" w:hAnsi="Calibri" w:cs="Calibri"/>
        </w:rPr>
        <w:t xml:space="preserve">Team, S. (n.d.). Software Design Principles [Blog]. </w:t>
      </w:r>
      <w:r w:rsidRPr="00D1232E">
        <w:rPr>
          <w:rFonts w:ascii="Calibri" w:hAnsi="Calibri" w:cs="Calibri"/>
          <w:i/>
          <w:iCs/>
        </w:rPr>
        <w:t>6 Software Design Principles Used by Successful Engineers</w:t>
      </w:r>
      <w:r w:rsidRPr="00D1232E">
        <w:rPr>
          <w:rFonts w:ascii="Calibri" w:hAnsi="Calibri" w:cs="Calibri"/>
        </w:rPr>
        <w:t>. Retrieved June 2, 2024, from https://swimm.io/learn/system-design/6-software-design-principles-used-by-successful-engineers#:~:text=Software%20design%20principles%20are%20general,maintainable%2C%20scalable%2C%20and%20efficient.</w:t>
      </w:r>
    </w:p>
    <w:p w:rsidR="00D1232E" w:rsidRPr="00D1232E" w:rsidRDefault="00D1232E" w:rsidP="00D1232E">
      <w:pPr>
        <w:pStyle w:val="Bibliography"/>
        <w:rPr>
          <w:rFonts w:ascii="Calibri" w:hAnsi="Calibri" w:cs="Calibri"/>
        </w:rPr>
      </w:pPr>
      <w:r w:rsidRPr="00D1232E">
        <w:rPr>
          <w:rFonts w:ascii="Calibri" w:hAnsi="Calibri" w:cs="Calibri"/>
        </w:rPr>
        <w:t xml:space="preserve">Thakkar, M. (2024, January 9). Challenges of Software Development [Blog]. </w:t>
      </w:r>
      <w:r w:rsidRPr="00D1232E">
        <w:rPr>
          <w:rFonts w:ascii="Calibri" w:hAnsi="Calibri" w:cs="Calibri"/>
          <w:i/>
          <w:iCs/>
        </w:rPr>
        <w:t>10 Software Development Challenges Every Developer Faces</w:t>
      </w:r>
      <w:r w:rsidRPr="00D1232E">
        <w:rPr>
          <w:rFonts w:ascii="Calibri" w:hAnsi="Calibri" w:cs="Calibri"/>
        </w:rPr>
        <w:t>. https://synoptek.com/insights/it-blogs/10-challenges-every-software-product-developer-faces/</w:t>
      </w:r>
    </w:p>
    <w:p w:rsidR="00D1232E" w:rsidRPr="00D1232E" w:rsidRDefault="00D1232E" w:rsidP="00D1232E">
      <w:pPr>
        <w:pStyle w:val="Bibliography"/>
        <w:rPr>
          <w:rFonts w:ascii="Calibri" w:hAnsi="Calibri" w:cs="Calibri"/>
        </w:rPr>
      </w:pPr>
      <w:r w:rsidRPr="00D1232E">
        <w:rPr>
          <w:rFonts w:ascii="Calibri" w:hAnsi="Calibri" w:cs="Calibri"/>
        </w:rPr>
        <w:lastRenderedPageBreak/>
        <w:t xml:space="preserve">thalesgroup.com. (n.d.). </w:t>
      </w:r>
      <w:r w:rsidRPr="00D1232E">
        <w:rPr>
          <w:rFonts w:ascii="Calibri" w:hAnsi="Calibri" w:cs="Calibri"/>
          <w:i/>
          <w:iCs/>
        </w:rPr>
        <w:t>What is Software Maintenance?</w:t>
      </w:r>
      <w:r w:rsidRPr="00D1232E">
        <w:rPr>
          <w:rFonts w:ascii="Calibri" w:hAnsi="Calibri" w:cs="Calibri"/>
        </w:rPr>
        <w:t xml:space="preserve"> https://cpl.thalesgroup.com/software-monetization/four-types-of-software-maintenance#:~:text=Without%20maintenance%2C%20any%20software%20will,and%20essentially%20useless%20over%20time.&amp;text=All%20software%20companies%20should%20have,important%20strategy%20in%20software%20development.</w:t>
      </w:r>
    </w:p>
    <w:p w:rsidR="00D1232E" w:rsidRPr="00D1232E" w:rsidRDefault="00D1232E" w:rsidP="00D1232E">
      <w:pPr>
        <w:pStyle w:val="Bibliography"/>
        <w:rPr>
          <w:rFonts w:ascii="Calibri" w:hAnsi="Calibri" w:cs="Calibri"/>
        </w:rPr>
      </w:pPr>
      <w:r w:rsidRPr="00D1232E">
        <w:rPr>
          <w:rFonts w:ascii="Calibri" w:hAnsi="Calibri" w:cs="Calibri"/>
        </w:rPr>
        <w:t xml:space="preserve">Umar, M. A. (2020). </w:t>
      </w:r>
      <w:r w:rsidRPr="00D1232E">
        <w:rPr>
          <w:rFonts w:ascii="Calibri" w:hAnsi="Calibri" w:cs="Calibri"/>
          <w:i/>
          <w:iCs/>
        </w:rPr>
        <w:t>Comprehensive study of software testing: Categories, levels, techniques, and types</w:t>
      </w:r>
      <w:r w:rsidRPr="00D1232E">
        <w:rPr>
          <w:rFonts w:ascii="Calibri" w:hAnsi="Calibri" w:cs="Calibri"/>
        </w:rPr>
        <w:t>. https://doi.org/10.36227/techrxiv.12578714.v2</w:t>
      </w:r>
    </w:p>
    <w:p w:rsidR="00D1232E" w:rsidRPr="00D1232E" w:rsidRDefault="00D1232E" w:rsidP="00D1232E">
      <w:pPr>
        <w:pStyle w:val="Bibliography"/>
        <w:rPr>
          <w:rFonts w:ascii="Calibri" w:hAnsi="Calibri" w:cs="Calibri"/>
        </w:rPr>
      </w:pPr>
      <w:r w:rsidRPr="00D1232E">
        <w:rPr>
          <w:rFonts w:ascii="Calibri" w:hAnsi="Calibri" w:cs="Calibri"/>
        </w:rPr>
        <w:t xml:space="preserve">Zolkifli, N. N., Ngah, A., &amp; Deraman, A. (2018). Version Control System: A Review. </w:t>
      </w:r>
      <w:r w:rsidRPr="00D1232E">
        <w:rPr>
          <w:rFonts w:ascii="Calibri" w:hAnsi="Calibri" w:cs="Calibri"/>
          <w:i/>
          <w:iCs/>
        </w:rPr>
        <w:t>Procedia Computer Science</w:t>
      </w:r>
      <w:r w:rsidRPr="00D1232E">
        <w:rPr>
          <w:rFonts w:ascii="Calibri" w:hAnsi="Calibri" w:cs="Calibri"/>
        </w:rPr>
        <w:t xml:space="preserve">, </w:t>
      </w:r>
      <w:r w:rsidRPr="00D1232E">
        <w:rPr>
          <w:rFonts w:ascii="Calibri" w:hAnsi="Calibri" w:cs="Calibri"/>
          <w:i/>
          <w:iCs/>
        </w:rPr>
        <w:t>135</w:t>
      </w:r>
      <w:r w:rsidRPr="00D1232E">
        <w:rPr>
          <w:rFonts w:ascii="Calibri" w:hAnsi="Calibri" w:cs="Calibri"/>
        </w:rPr>
        <w:t>, 408–415. https://doi.org/10.1016/j.procs.2018.08.191</w:t>
      </w:r>
    </w:p>
    <w:p w:rsidR="009D0A7E" w:rsidRDefault="009D0A7E">
      <w:r>
        <w:fldChar w:fldCharType="end"/>
      </w:r>
    </w:p>
    <w:sectPr w:rsidR="009D0A7E">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5E11" w:rsidRDefault="00375E11" w:rsidP="00841B10">
      <w:pPr>
        <w:spacing w:after="0" w:line="240" w:lineRule="auto"/>
      </w:pPr>
      <w:r>
        <w:separator/>
      </w:r>
    </w:p>
  </w:endnote>
  <w:endnote w:type="continuationSeparator" w:id="0">
    <w:p w:rsidR="00375E11" w:rsidRDefault="00375E11" w:rsidP="00841B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5E11" w:rsidRDefault="00375E11" w:rsidP="00841B10">
      <w:pPr>
        <w:spacing w:after="0" w:line="240" w:lineRule="auto"/>
      </w:pPr>
      <w:r>
        <w:separator/>
      </w:r>
    </w:p>
  </w:footnote>
  <w:footnote w:type="continuationSeparator" w:id="0">
    <w:p w:rsidR="00375E11" w:rsidRDefault="00375E11" w:rsidP="00841B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41B10" w:rsidRPr="00841B10" w:rsidRDefault="00841B10" w:rsidP="00841B10">
    <w:pPr>
      <w:pStyle w:val="Header"/>
      <w:jc w:val="center"/>
      <w:rPr>
        <w:b/>
      </w:rPr>
    </w:pPr>
    <w:r w:rsidRPr="00841B10">
      <w:rPr>
        <w:b/>
      </w:rPr>
      <w:t>Joseph Modi, May 2024 Cohort</w:t>
    </w:r>
  </w:p>
  <w:p w:rsidR="00841B10" w:rsidRPr="00841B10" w:rsidRDefault="00841B10" w:rsidP="00841B10">
    <w:pPr>
      <w:pStyle w:val="Header"/>
      <w:jc w:val="center"/>
      <w:rPr>
        <w:b/>
      </w:rPr>
    </w:pPr>
    <w:r w:rsidRPr="00841B10">
      <w:rPr>
        <w:b/>
      </w:rPr>
      <w:t xml:space="preserve">Software Engineering – Week 1, </w:t>
    </w:r>
    <w:r w:rsidRPr="00841B10">
      <w:rPr>
        <w:b/>
      </w:rPr>
      <w:t>Assignment</w:t>
    </w:r>
    <w:r w:rsidRPr="00841B10">
      <w:rPr>
        <w:b/>
      </w:rPr>
      <w:t xml:space="preserve"> 2</w:t>
    </w:r>
  </w:p>
  <w:p w:rsidR="00841B10" w:rsidRPr="00841B10" w:rsidRDefault="00841B10" w:rsidP="00841B10">
    <w:pPr>
      <w:pStyle w:val="Header"/>
      <w:jc w:val="center"/>
      <w:rPr>
        <w:b/>
      </w:rPr>
    </w:pPr>
    <w:r w:rsidRPr="00841B10">
      <w:rPr>
        <w:b/>
      </w:rPr>
      <w:t>079921337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719DC"/>
    <w:multiLevelType w:val="hybridMultilevel"/>
    <w:tmpl w:val="6A885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D80DC6"/>
    <w:multiLevelType w:val="hybridMultilevel"/>
    <w:tmpl w:val="86AC17C4"/>
    <w:lvl w:ilvl="0" w:tplc="A0CE7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141B73"/>
    <w:multiLevelType w:val="hybridMultilevel"/>
    <w:tmpl w:val="7AB6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413"/>
    <w:rsid w:val="00085E5C"/>
    <w:rsid w:val="00091F1F"/>
    <w:rsid w:val="000B7D2F"/>
    <w:rsid w:val="000D164B"/>
    <w:rsid w:val="00125751"/>
    <w:rsid w:val="00135981"/>
    <w:rsid w:val="001548D1"/>
    <w:rsid w:val="00177FD1"/>
    <w:rsid w:val="001C59CD"/>
    <w:rsid w:val="00222F7A"/>
    <w:rsid w:val="00230748"/>
    <w:rsid w:val="00270F74"/>
    <w:rsid w:val="002A77F0"/>
    <w:rsid w:val="002B6457"/>
    <w:rsid w:val="002C229C"/>
    <w:rsid w:val="002D06EB"/>
    <w:rsid w:val="002E153D"/>
    <w:rsid w:val="003062B3"/>
    <w:rsid w:val="00312066"/>
    <w:rsid w:val="003724CB"/>
    <w:rsid w:val="00375E11"/>
    <w:rsid w:val="00413883"/>
    <w:rsid w:val="00443922"/>
    <w:rsid w:val="00491479"/>
    <w:rsid w:val="004B477A"/>
    <w:rsid w:val="004C0A8F"/>
    <w:rsid w:val="004E5A0E"/>
    <w:rsid w:val="00541D6B"/>
    <w:rsid w:val="00547441"/>
    <w:rsid w:val="005748A2"/>
    <w:rsid w:val="00596CD1"/>
    <w:rsid w:val="005A7DB1"/>
    <w:rsid w:val="005B34F7"/>
    <w:rsid w:val="005C4CF5"/>
    <w:rsid w:val="005D54F0"/>
    <w:rsid w:val="005D71D4"/>
    <w:rsid w:val="0065030C"/>
    <w:rsid w:val="006776B0"/>
    <w:rsid w:val="006C76F2"/>
    <w:rsid w:val="006D3095"/>
    <w:rsid w:val="00763D66"/>
    <w:rsid w:val="00765625"/>
    <w:rsid w:val="00771D35"/>
    <w:rsid w:val="007C0EC2"/>
    <w:rsid w:val="007D2DB7"/>
    <w:rsid w:val="007E24D3"/>
    <w:rsid w:val="007E2576"/>
    <w:rsid w:val="007F415D"/>
    <w:rsid w:val="008109B1"/>
    <w:rsid w:val="00841B10"/>
    <w:rsid w:val="008A5D55"/>
    <w:rsid w:val="008B6462"/>
    <w:rsid w:val="008E0CF1"/>
    <w:rsid w:val="00965E99"/>
    <w:rsid w:val="009A1E3C"/>
    <w:rsid w:val="009D0A7E"/>
    <w:rsid w:val="00A271E4"/>
    <w:rsid w:val="00A70800"/>
    <w:rsid w:val="00A744E6"/>
    <w:rsid w:val="00AC09D4"/>
    <w:rsid w:val="00AC4144"/>
    <w:rsid w:val="00AE111C"/>
    <w:rsid w:val="00AF5B4C"/>
    <w:rsid w:val="00B1086D"/>
    <w:rsid w:val="00B53D19"/>
    <w:rsid w:val="00B64493"/>
    <w:rsid w:val="00B86F55"/>
    <w:rsid w:val="00BA7A67"/>
    <w:rsid w:val="00BF281E"/>
    <w:rsid w:val="00C63CBD"/>
    <w:rsid w:val="00C7048D"/>
    <w:rsid w:val="00C947CC"/>
    <w:rsid w:val="00CB7176"/>
    <w:rsid w:val="00D1232E"/>
    <w:rsid w:val="00D72B5B"/>
    <w:rsid w:val="00D8759B"/>
    <w:rsid w:val="00DA2DAB"/>
    <w:rsid w:val="00DD047D"/>
    <w:rsid w:val="00DD4413"/>
    <w:rsid w:val="00E0393E"/>
    <w:rsid w:val="00E25819"/>
    <w:rsid w:val="00E307C9"/>
    <w:rsid w:val="00E346BF"/>
    <w:rsid w:val="00E54645"/>
    <w:rsid w:val="00E605C5"/>
    <w:rsid w:val="00E66E31"/>
    <w:rsid w:val="00EA21E2"/>
    <w:rsid w:val="00EE3F17"/>
    <w:rsid w:val="00EE52D6"/>
    <w:rsid w:val="00EF4523"/>
    <w:rsid w:val="00F2168A"/>
    <w:rsid w:val="00F31900"/>
    <w:rsid w:val="00FC4B60"/>
    <w:rsid w:val="00FC545A"/>
    <w:rsid w:val="00FC6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51737"/>
  <w15:chartTrackingRefBased/>
  <w15:docId w15:val="{370816D1-D674-4733-BFD4-0FFA8D1CC9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D0A7E"/>
    <w:pPr>
      <w:spacing w:after="0" w:line="480" w:lineRule="auto"/>
      <w:ind w:left="720" w:hanging="720"/>
    </w:pPr>
  </w:style>
  <w:style w:type="paragraph" w:styleId="ListParagraph">
    <w:name w:val="List Paragraph"/>
    <w:basedOn w:val="Normal"/>
    <w:uiPriority w:val="34"/>
    <w:qFormat/>
    <w:rsid w:val="00FC4B60"/>
    <w:pPr>
      <w:ind w:left="720"/>
      <w:contextualSpacing/>
    </w:pPr>
  </w:style>
  <w:style w:type="paragraph" w:styleId="Header">
    <w:name w:val="header"/>
    <w:basedOn w:val="Normal"/>
    <w:link w:val="HeaderChar"/>
    <w:uiPriority w:val="99"/>
    <w:unhideWhenUsed/>
    <w:rsid w:val="00841B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B10"/>
  </w:style>
  <w:style w:type="paragraph" w:styleId="Footer">
    <w:name w:val="footer"/>
    <w:basedOn w:val="Normal"/>
    <w:link w:val="FooterChar"/>
    <w:uiPriority w:val="99"/>
    <w:unhideWhenUsed/>
    <w:rsid w:val="00841B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B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783439">
      <w:bodyDiv w:val="1"/>
      <w:marLeft w:val="0"/>
      <w:marRight w:val="0"/>
      <w:marTop w:val="0"/>
      <w:marBottom w:val="0"/>
      <w:divBdr>
        <w:top w:val="none" w:sz="0" w:space="0" w:color="auto"/>
        <w:left w:val="none" w:sz="0" w:space="0" w:color="auto"/>
        <w:bottom w:val="none" w:sz="0" w:space="0" w:color="auto"/>
        <w:right w:val="none" w:sz="0" w:space="0" w:color="auto"/>
      </w:divBdr>
    </w:div>
    <w:div w:id="591083381">
      <w:bodyDiv w:val="1"/>
      <w:marLeft w:val="0"/>
      <w:marRight w:val="0"/>
      <w:marTop w:val="0"/>
      <w:marBottom w:val="0"/>
      <w:divBdr>
        <w:top w:val="none" w:sz="0" w:space="0" w:color="auto"/>
        <w:left w:val="none" w:sz="0" w:space="0" w:color="auto"/>
        <w:bottom w:val="none" w:sz="0" w:space="0" w:color="auto"/>
        <w:right w:val="none" w:sz="0" w:space="0" w:color="auto"/>
      </w:divBdr>
    </w:div>
    <w:div w:id="170335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3</Pages>
  <Words>12270</Words>
  <Characters>69945</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dc:creator>
  <cp:keywords/>
  <dc:description/>
  <cp:lastModifiedBy>Jose</cp:lastModifiedBy>
  <cp:revision>3</cp:revision>
  <dcterms:created xsi:type="dcterms:W3CDTF">2024-06-03T10:26:00Z</dcterms:created>
  <dcterms:modified xsi:type="dcterms:W3CDTF">2024-06-0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baLJGQ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